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17180E" w14:textId="77777777" w:rsidR="00B01F15" w:rsidRPr="00B01F15" w:rsidRDefault="00B01F15" w:rsidP="00B01F15">
      <w:pPr>
        <w:spacing w:after="240"/>
        <w:jc w:val="center"/>
        <w:rPr>
          <w:rFonts w:ascii="Times New Roman" w:eastAsia="Times New Roman" w:hAnsi="Times New Roman" w:cs="Times New Roman"/>
          <w:b/>
          <w:i/>
          <w:iCs/>
          <w:sz w:val="28"/>
          <w:szCs w:val="28"/>
        </w:rPr>
      </w:pPr>
      <w:r w:rsidRPr="00B01F15">
        <w:rPr>
          <w:rFonts w:ascii="Times New Roman" w:eastAsia="Times New Roman" w:hAnsi="Times New Roman" w:cs="Times New Roman"/>
          <w:b/>
          <w:sz w:val="28"/>
          <w:szCs w:val="28"/>
        </w:rPr>
        <w:t xml:space="preserve">Longitudinal Transcranial </w:t>
      </w:r>
      <w:proofErr w:type="spellStart"/>
      <w:r w:rsidRPr="00B01F15">
        <w:rPr>
          <w:rFonts w:ascii="Times New Roman" w:eastAsia="Times New Roman" w:hAnsi="Times New Roman" w:cs="Times New Roman"/>
          <w:b/>
          <w:sz w:val="28"/>
          <w:szCs w:val="28"/>
        </w:rPr>
        <w:t>Photobiomodulation</w:t>
      </w:r>
      <w:proofErr w:type="spellEnd"/>
      <w:r w:rsidRPr="00B01F15">
        <w:rPr>
          <w:rFonts w:ascii="Times New Roman" w:eastAsia="Times New Roman" w:hAnsi="Times New Roman" w:cs="Times New Roman"/>
          <w:b/>
          <w:sz w:val="28"/>
          <w:szCs w:val="28"/>
        </w:rPr>
        <w:t xml:space="preserve"> with Light Emitting Diodes Improve Reaction Time and EEG Networks of the Human Brain</w:t>
      </w:r>
      <w:r w:rsidRPr="00B01F15">
        <w:rPr>
          <w:rFonts w:ascii="Times New Roman" w:eastAsia="Times New Roman" w:hAnsi="Times New Roman" w:cs="Times New Roman"/>
          <w:b/>
          <w:i/>
          <w:iCs/>
          <w:sz w:val="28"/>
          <w:szCs w:val="28"/>
        </w:rPr>
        <w:t xml:space="preserve"> </w:t>
      </w:r>
      <w:r w:rsidRPr="00B01F15">
        <w:rPr>
          <w:rFonts w:ascii="Times New Roman" w:eastAsia="Times New Roman" w:hAnsi="Times New Roman" w:cs="Times New Roman"/>
          <w:b/>
          <w:sz w:val="28"/>
          <w:szCs w:val="28"/>
        </w:rPr>
        <w:t xml:space="preserve"> </w:t>
      </w:r>
    </w:p>
    <w:p w14:paraId="2ECB5F63" w14:textId="4CF30FE4" w:rsidR="00B01F15" w:rsidRPr="00B01F15" w:rsidRDefault="00B01F15" w:rsidP="00B01F15">
      <w:pPr>
        <w:pStyle w:val="Default"/>
        <w:spacing w:line="360" w:lineRule="auto"/>
        <w:jc w:val="center"/>
        <w:rPr>
          <w:rFonts w:eastAsia="Times New Roman"/>
          <w:b/>
        </w:rPr>
      </w:pPr>
      <w:r w:rsidRPr="00B01F15">
        <w:rPr>
          <w:rFonts w:eastAsia="Times New Roman"/>
          <w:b/>
        </w:rPr>
        <w:t>Akhil Chaudhari, Xinlong Wang, Anqi Wu, Hanli Liu*</w:t>
      </w:r>
    </w:p>
    <w:p w14:paraId="4C783CE9" w14:textId="0C199844" w:rsidR="0086404D" w:rsidRPr="00B01F15" w:rsidRDefault="0086404D" w:rsidP="00B01F15">
      <w:pPr>
        <w:spacing w:before="480" w:after="240" w:line="360" w:lineRule="auto"/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bdr w:val="none" w:sz="0" w:space="0" w:color="auto" w:frame="1"/>
          <w:shd w:val="clear" w:color="auto" w:fill="FFFFFF"/>
          <w:lang w:val="en"/>
        </w:rPr>
      </w:pPr>
      <w:r w:rsidRPr="00B01F15">
        <w:rPr>
          <w:rFonts w:ascii="Times New Roman" w:hAnsi="Times New Roman" w:cs="Times New Roman"/>
          <w:b/>
          <w:bCs/>
          <w:color w:val="000000"/>
          <w:sz w:val="28"/>
          <w:szCs w:val="28"/>
          <w:bdr w:val="none" w:sz="0" w:space="0" w:color="auto" w:frame="1"/>
          <w:shd w:val="clear" w:color="auto" w:fill="FFFFFF"/>
          <w:lang w:val="en"/>
        </w:rPr>
        <w:t xml:space="preserve">Supplementary Materials </w:t>
      </w:r>
    </w:p>
    <w:p w14:paraId="69C8DE95" w14:textId="131A3BBE" w:rsidR="00CD5992" w:rsidRPr="00CD5992" w:rsidRDefault="00CD5992" w:rsidP="00CD5992">
      <w:pPr>
        <w:pStyle w:val="ListParagraph"/>
        <w:numPr>
          <w:ilvl w:val="0"/>
          <w:numId w:val="1"/>
        </w:numPr>
        <w:spacing w:before="240" w:after="240" w:line="360" w:lineRule="auto"/>
        <w:ind w:left="360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I</w:t>
      </w:r>
      <w:r w:rsidRPr="00CD5992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dentif</w:t>
      </w:r>
      <w:r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ication of</w:t>
      </w:r>
      <w:r w:rsidRPr="00CD5992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 human EEG networks and their alterations by longitudinal </w:t>
      </w:r>
      <w:proofErr w:type="spellStart"/>
      <w:r w:rsidRPr="00CD5992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tPBM</w:t>
      </w:r>
      <w:proofErr w:type="spellEnd"/>
    </w:p>
    <w:p w14:paraId="70729C78" w14:textId="178455A6" w:rsidR="00CD5992" w:rsidRPr="00B01F15" w:rsidRDefault="003515F1" w:rsidP="00CD5992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 newly developed algorithm has been published that enables the identification of human EEG networks, as represented in 2-dimentional (2D) topographies </w:t>
      </w:r>
      <w:r w:rsidRPr="00CD599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nd </w:t>
      </w:r>
      <w:r w:rsidRPr="00CD5992">
        <w:rPr>
          <w:rFonts w:ascii="Times New Roman" w:hAnsi="Times New Roman" w:cs="Times New Roman"/>
          <w:sz w:val="24"/>
          <w:szCs w:val="24"/>
        </w:rPr>
        <w:t>3-dimensional (3D) cortical source locations for</w:t>
      </w:r>
      <w:r w:rsidRPr="00CD599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Pr="00CD5992">
        <w:rPr>
          <w:rFonts w:ascii="Times New Roman" w:hAnsi="Times New Roman" w:cs="Times New Roman"/>
          <w:sz w:val="24"/>
          <w:szCs w:val="24"/>
        </w:rPr>
        <w:t>each network</w:t>
      </w:r>
      <w:r w:rsidR="004D6C52">
        <w:rPr>
          <w:rFonts w:ascii="Times New Roman" w:hAnsi="Times New Roman" w:cs="Times New Roman"/>
          <w:sz w:val="24"/>
          <w:szCs w:val="24"/>
        </w:rPr>
        <w:fldChar w:fldCharType="begin"/>
      </w:r>
      <w:r w:rsidR="004D6C5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2&lt;/Year&gt;&lt;RecNum&gt;34&lt;/RecNum&gt;&lt;DisplayText&gt;&lt;style face="superscript"&gt;1&lt;/style&gt;&lt;/DisplayText&gt;&lt;record&gt;&lt;rec-number&gt;34&lt;/rec-number&gt;&lt;foreign-keys&gt;&lt;key app="EN" db-id="d2zv2pf2pav9v3ed9wbxf9xzpe0t59sdfrvd" timestamp="1688851957"&gt;34&lt;/key&gt;&lt;/foreign-keys&gt;&lt;ref-type name="Journal Article"&gt;17&lt;/ref-type&gt;&lt;contributors&gt;&lt;authors&gt;&lt;author&gt;Wang, X.&lt;/author&gt;&lt;author&gt;Wanniarachchi, H.&lt;/author&gt;&lt;author&gt;Wu, A.&lt;/author&gt;&lt;author&gt;Liu, H.&lt;/author&gt;&lt;/authors&gt;&lt;translated-authors&gt;&lt;author&gt;Front Hum, Neurosci&lt;/author&gt;&lt;/translated-authors&gt;&lt;/contributors&gt;&lt;auth-address&gt;Department of Bioengineering, University of Texas at Arlington, Arlington, TX, United States. FAU - Wanniarachchi, Hashini&amp;#xD;Department of Bioengineering, University of Texas at Arlington, Arlington, TX, United States. FAU - Wu, Anqi&amp;#xD;Department of Bioengineering, University of Texas at Arlington, Arlington, TX, United States. FAU - Liu, Hanli&amp;#xD;Department of Bioengineering, University of Texas at Arlington, Arlington, TX, United States.&lt;/auth-address&gt;&lt;titles&gt;&lt;title&gt;Combination of Group Singular Value Decomposition and eLORETA Identifies Human EEG Networks and Responses to Transcranial Photobiomodulation&lt;/title&gt;&lt;secondary-title&gt;Frontiers in human neuroscience&lt;/secondary-title&gt;&lt;/titles&gt;&lt;periodical&gt;&lt;full-title&gt;Frontiers in human neuroscience&lt;/full-title&gt;&lt;/periodical&gt;&lt;volume&gt;16&lt;/volume&gt;&lt;number&gt;1662-5161 (Print)&lt;/number&gt;&lt;dates&gt;&lt;year&gt;2022&lt;/year&gt;&lt;/dates&gt;&lt;urls&gt;&lt;/urls&gt;&lt;electronic-resource-num&gt;10.3389/fnhum.2022.853909&lt;/electronic-resource-num&gt;&lt;remote-database-provider&gt;2022&lt;/remote-database-provider&gt;&lt;language&gt;eng&lt;/language&gt;&lt;/record&gt;&lt;/Cite&gt;&lt;/EndNote&gt;</w:instrText>
      </w:r>
      <w:r w:rsidR="004D6C52">
        <w:rPr>
          <w:rFonts w:ascii="Times New Roman" w:hAnsi="Times New Roman" w:cs="Times New Roman"/>
          <w:sz w:val="24"/>
          <w:szCs w:val="24"/>
        </w:rPr>
        <w:fldChar w:fldCharType="separate"/>
      </w:r>
      <w:r w:rsidR="004D6C52" w:rsidRPr="004D6C5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D6C52">
        <w:rPr>
          <w:rFonts w:ascii="Times New Roman" w:hAnsi="Times New Roman" w:cs="Times New Roman"/>
          <w:sz w:val="24"/>
          <w:szCs w:val="24"/>
        </w:rPr>
        <w:fldChar w:fldCharType="end"/>
      </w:r>
      <w:r w:rsidRPr="00CD5992">
        <w:rPr>
          <w:rFonts w:ascii="Times New Roman" w:hAnsi="Times New Roman" w:cs="Times New Roman"/>
          <w:sz w:val="24"/>
          <w:szCs w:val="24"/>
        </w:rPr>
        <w:t>.</w:t>
      </w:r>
      <w:r w:rsidR="00CD5992">
        <w:rPr>
          <w:rFonts w:ascii="Times New Roman" w:hAnsi="Times New Roman" w:cs="Times New Roman"/>
          <w:sz w:val="24"/>
          <w:szCs w:val="24"/>
        </w:rPr>
        <w:t xml:space="preserve"> </w:t>
      </w:r>
      <w:r w:rsidR="00241DD8">
        <w:rPr>
          <w:rFonts w:ascii="Times New Roman" w:hAnsi="Times New Roman" w:cs="Times New Roman"/>
          <w:sz w:val="24"/>
          <w:szCs w:val="24"/>
        </w:rPr>
        <w:t xml:space="preserve">The essence of this algorithm is the combination of </w:t>
      </w:r>
      <w:r w:rsidR="00241DD8" w:rsidRPr="007F1A2B">
        <w:rPr>
          <w:rFonts w:ascii="Times New Roman" w:hAnsi="Times New Roman" w:cs="Times New Roman"/>
          <w:sz w:val="24"/>
          <w:szCs w:val="24"/>
        </w:rPr>
        <w:t>group singular value decomposition (</w:t>
      </w:r>
      <w:proofErr w:type="spellStart"/>
      <w:r w:rsidR="00241DD8" w:rsidRPr="007F1A2B">
        <w:rPr>
          <w:rFonts w:ascii="Times New Roman" w:hAnsi="Times New Roman" w:cs="Times New Roman"/>
          <w:sz w:val="24"/>
          <w:szCs w:val="24"/>
        </w:rPr>
        <w:t>gSVD</w:t>
      </w:r>
      <w:proofErr w:type="spellEnd"/>
      <w:r w:rsidR="00241DD8" w:rsidRPr="007F1A2B">
        <w:rPr>
          <w:rFonts w:ascii="Times New Roman" w:hAnsi="Times New Roman" w:cs="Times New Roman"/>
          <w:sz w:val="24"/>
          <w:szCs w:val="24"/>
        </w:rPr>
        <w:t>) with exact low-resolution</w:t>
      </w:r>
      <w:r w:rsidR="00241DD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41DD8" w:rsidRPr="007F1A2B">
        <w:rPr>
          <w:rFonts w:ascii="Times New Roman" w:hAnsi="Times New Roman" w:cs="Times New Roman"/>
          <w:sz w:val="24"/>
          <w:szCs w:val="24"/>
        </w:rPr>
        <w:t>brain electromagnetic tomography (</w:t>
      </w:r>
      <w:proofErr w:type="spellStart"/>
      <w:r w:rsidR="00241DD8" w:rsidRPr="007F1A2B">
        <w:rPr>
          <w:rFonts w:ascii="Times New Roman" w:hAnsi="Times New Roman" w:cs="Times New Roman"/>
          <w:sz w:val="24"/>
          <w:szCs w:val="24"/>
        </w:rPr>
        <w:t>eLORETA</w:t>
      </w:r>
      <w:proofErr w:type="spellEnd"/>
      <w:r w:rsidR="00241DD8" w:rsidRPr="007F1A2B">
        <w:rPr>
          <w:rFonts w:ascii="Times New Roman" w:hAnsi="Times New Roman" w:cs="Times New Roman"/>
          <w:sz w:val="24"/>
          <w:szCs w:val="24"/>
        </w:rPr>
        <w:t>)</w:t>
      </w:r>
      <w:r w:rsidR="00241DD8">
        <w:rPr>
          <w:rFonts w:ascii="Times New Roman" w:hAnsi="Times New Roman" w:cs="Times New Roman"/>
          <w:sz w:val="24"/>
          <w:szCs w:val="24"/>
        </w:rPr>
        <w:t>.</w:t>
      </w:r>
      <w:r w:rsidR="00B01F15">
        <w:rPr>
          <w:rFonts w:ascii="Times New Roman" w:hAnsi="Times New Roman" w:cs="Times New Roman"/>
          <w:sz w:val="24"/>
          <w:szCs w:val="24"/>
        </w:rPr>
        <w:t xml:space="preserve"> </w:t>
      </w:r>
      <w:r w:rsidR="00241DD8">
        <w:rPr>
          <w:rFonts w:ascii="Times New Roman" w:hAnsi="Times New Roman" w:cs="Times New Roman"/>
          <w:sz w:val="24"/>
          <w:szCs w:val="24"/>
        </w:rPr>
        <w:t>The overall processing steps are shown in Fig. S1 below.</w:t>
      </w:r>
    </w:p>
    <w:p w14:paraId="7231411F" w14:textId="302C9943" w:rsidR="003D7093" w:rsidRPr="00095967" w:rsidRDefault="00ED3290" w:rsidP="00095967">
      <w:pPr>
        <w:pStyle w:val="ListParagraph"/>
        <w:spacing w:before="240" w:after="240" w:line="360" w:lineRule="auto"/>
        <w:ind w:left="360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drawing>
          <wp:inline distT="0" distB="0" distL="0" distR="0" wp14:anchorId="1A2F2F01" wp14:editId="279CBF7D">
            <wp:extent cx="4433216" cy="3371969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150" cy="33810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8392C4" w14:textId="2203124E" w:rsidR="00B01F15" w:rsidRDefault="00241DD8" w:rsidP="00E000FA">
      <w:pPr>
        <w:spacing w:line="276" w:lineRule="auto"/>
        <w:ind w:left="360" w:right="360"/>
        <w:jc w:val="both"/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</w:pPr>
      <w:r w:rsidRPr="00B757C7">
        <w:rPr>
          <w:rFonts w:ascii="Times New Roman" w:hAnsi="Times New Roman" w:cs="Times New Roman"/>
          <w:b/>
          <w:bCs/>
          <w:color w:val="000000"/>
          <w:bdr w:val="none" w:sz="0" w:space="0" w:color="auto" w:frame="1"/>
          <w:shd w:val="clear" w:color="auto" w:fill="FFFFFF"/>
        </w:rPr>
        <w:t xml:space="preserve">Fig. </w:t>
      </w:r>
      <w:r>
        <w:rPr>
          <w:rFonts w:ascii="Times New Roman" w:hAnsi="Times New Roman" w:cs="Times New Roman"/>
          <w:b/>
          <w:bCs/>
          <w:color w:val="000000"/>
          <w:bdr w:val="none" w:sz="0" w:space="0" w:color="auto" w:frame="1"/>
          <w:shd w:val="clear" w:color="auto" w:fill="FFFFFF"/>
        </w:rPr>
        <w:t>S1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>An EEG data processing f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low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chart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 xml:space="preserve"> showing eight steps to obtain 2D and 3D brain EEG networks and the respective alterations induced by 4-week LED-</w:t>
      </w:r>
      <w:proofErr w:type="spellStart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>tPBM</w:t>
      </w:r>
      <w:proofErr w:type="spellEnd"/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.</w:t>
      </w:r>
      <w:r w:rsidR="00B01F15"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All steps were performed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>using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MATLAB, except for step six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>,</w:t>
      </w:r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which was performed using </w:t>
      </w:r>
      <w:proofErr w:type="spellStart"/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Pr="00FC4BCC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software.</w:t>
      </w:r>
      <w:r w:rsidR="00B01F15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 xml:space="preserve"> </w:t>
      </w:r>
      <w:r w:rsidR="00273652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</w:rPr>
        <w:t>See the text for the details of each processing step.</w:t>
      </w:r>
    </w:p>
    <w:p w14:paraId="6D2942E0" w14:textId="77777777" w:rsidR="00095967" w:rsidRPr="00FC4BCC" w:rsidRDefault="00095967" w:rsidP="00E000FA">
      <w:pPr>
        <w:spacing w:line="276" w:lineRule="auto"/>
        <w:ind w:left="360" w:right="360"/>
        <w:jc w:val="both"/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</w:pPr>
    </w:p>
    <w:p w14:paraId="4CD859AF" w14:textId="77777777" w:rsidR="00CD2C67" w:rsidRPr="00CD2C67" w:rsidRDefault="00B01F15" w:rsidP="00B01F15">
      <w:pPr>
        <w:pStyle w:val="ListParagraph"/>
        <w:spacing w:before="240" w:after="240" w:line="360" w:lineRule="auto"/>
        <w:ind w:left="360" w:hanging="360"/>
        <w:jc w:val="both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lastRenderedPageBreak/>
        <w:t>Step 1: Pre-processing of raw EEG data</w:t>
      </w:r>
    </w:p>
    <w:p w14:paraId="18F70B92" w14:textId="5D58B6CF" w:rsidR="00B01F15" w:rsidRPr="00B01F15" w:rsidRDefault="00CD2C67" w:rsidP="006822C1">
      <w:pPr>
        <w:pStyle w:val="ListParagraph"/>
        <w:spacing w:before="240" w:after="240" w:line="360" w:lineRule="auto"/>
        <w:ind w:left="0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We followed t</w:t>
      </w:r>
      <w:r w:rsidR="00B01F15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he same procedures described in the sub-section of </w:t>
      </w:r>
      <w:r w:rsidR="00B01F15" w:rsidRPr="00B01F15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“</w:t>
      </w:r>
      <w:r w:rsidR="00B01F15" w:rsidRPr="00B01F15">
        <w:rPr>
          <w:rFonts w:ascii="Times New Roman" w:eastAsia="Times New Roman" w:hAnsi="Times New Roman" w:cs="Times New Roman"/>
          <w:i/>
        </w:rPr>
        <w:t xml:space="preserve">EEG data </w:t>
      </w:r>
      <w:r w:rsidR="00B01F15" w:rsidRPr="00B01F15">
        <w:rPr>
          <w:rFonts w:ascii="Times New Roman" w:eastAsia="Times New Roman" w:hAnsi="Times New Roman" w:cs="Times New Roman"/>
          <w:i/>
          <w:sz w:val="24"/>
          <w:szCs w:val="24"/>
        </w:rPr>
        <w:t>preprocessing</w:t>
      </w:r>
      <w:r w:rsidR="00B01F15" w:rsidRPr="00B01F15">
        <w:rPr>
          <w:rFonts w:ascii="Times New Roman" w:eastAsia="Times New Roman" w:hAnsi="Times New Roman" w:cs="Times New Roman"/>
          <w:iCs/>
          <w:sz w:val="24"/>
          <w:szCs w:val="24"/>
        </w:rPr>
        <w:t>”</w:t>
      </w:r>
      <w:r w:rsidR="00B01F15" w:rsidRPr="00B01F15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B01F15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of the main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paper.</w:t>
      </w:r>
    </w:p>
    <w:p w14:paraId="3C10F4E6" w14:textId="0C5E0954" w:rsidR="00013D8B" w:rsidRPr="00CD2C67" w:rsidRDefault="00CD2C67" w:rsidP="00CD2C67">
      <w:pPr>
        <w:spacing w:before="240" w:after="0" w:line="360" w:lineRule="auto"/>
        <w:jc w:val="both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teps 2: </w:t>
      </w:r>
      <w:r w:rsidR="00D62139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Z-score transformation </w:t>
      </w:r>
    </w:p>
    <w:p w14:paraId="37465038" w14:textId="10D1FB9F" w:rsidR="00D62139" w:rsidRDefault="00273652" w:rsidP="00904F8C">
      <w:pPr>
        <w:spacing w:after="12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roup SVD can be considered similar to spatial group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dependent component analysi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(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CA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)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hich has been widely used in the field of fMRI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begin">
          <w:fldData xml:space="preserve">PEVuZE5vdGU+PENpdGU+PEF1dGhvcj5MaTwvQXV0aG9yPjxZZWFyPjIwMTI8L1llYXI+PFJlY051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</w:fldData>
        </w:fldChar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instrText xml:space="preserve"> ADDIN EN.CITE </w:instrTex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begin">
          <w:fldData xml:space="preserve">PEVuZE5vdGU+PENpdGU+PEF1dGhvcj5MaTwvQXV0aG9yPjxZZWFyPjIwMTI8L1llYXI+PFJlY051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</w:fldData>
        </w:fldChar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instrText xml:space="preserve"> ADDIN EN.CITE.DATA </w:instrTex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end"/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separate"/>
      </w:r>
      <w:r w:rsidR="004D6C52" w:rsidRPr="004D6C52">
        <w:rPr>
          <w:rFonts w:ascii="Times New Roman" w:hAnsi="Times New Roman" w:cs="Times New Roman"/>
          <w:noProof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  <w:lang w:val="en"/>
        </w:rPr>
        <w:t>2-4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end"/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A421A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e pre-processed EEG data were initially standardi</w:t>
      </w:r>
      <w:r w:rsidR="00A421A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A421A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d</w:t>
      </w:r>
      <w:r w:rsidR="00A421A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y performing </w:t>
      </w:r>
      <w:r w:rsidR="00A421AC" w:rsidRPr="004A342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-score transformation</w:t>
      </w:r>
      <w:r w:rsidR="00A421A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o minimi</w:t>
      </w:r>
      <w:r w:rsidR="00A421A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A421A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e </w:t>
      </w:r>
      <w:r w:rsidR="00A421A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inter-subject </w:t>
      </w:r>
      <w:r w:rsidR="00A421A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variation.</w:t>
      </w:r>
      <w:r w:rsidR="00252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342F9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pecifically, we had each preprocessed EEG time series in a selected time period </w:t>
      </w:r>
      <w:r w:rsidR="00342F98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ubtract </w:t>
      </w:r>
      <w:r w:rsidR="00342F9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ts own</w:t>
      </w:r>
      <w:r w:rsidR="00342F98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emporal mean </w:t>
      </w:r>
      <w:r w:rsidR="00342F9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nd then </w:t>
      </w:r>
      <w:r w:rsidR="00342F98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divid</w:t>
      </w:r>
      <w:r w:rsidR="00342F9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e </w:t>
      </w:r>
      <w:r w:rsidR="00342F98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by its temporal standard deviation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is standardi</w:t>
      </w:r>
      <w:r w:rsidR="00E1207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tion </w:t>
      </w:r>
      <w:r w:rsidR="00E1207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tep </w:t>
      </w:r>
      <w:r w:rsidR="003D6C5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was</w:t>
      </w:r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E1207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necessary for an unbiased operation in</w:t>
      </w:r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proofErr w:type="spellStart"/>
      <w:r w:rsidR="00E1207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</w:t>
      </w:r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VD</w:t>
      </w:r>
      <w:proofErr w:type="spellEnd"/>
      <w:r w:rsidR="00E1207A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182A53EA" w14:textId="199E4BC1" w:rsidR="00D62139" w:rsidRDefault="00D62139" w:rsidP="00D35F7C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tep</w:t>
      </w:r>
      <w:r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3: </w:t>
      </w:r>
      <w:r w:rsidR="00F53606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orming</w:t>
      </w: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BD05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he </w:t>
      </w:r>
      <w:r w:rsidR="00F53606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group for </w:t>
      </w:r>
      <w:proofErr w:type="spellStart"/>
      <w:r w:rsidR="00F53606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</w:t>
      </w: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VD</w:t>
      </w:r>
      <w:proofErr w:type="spellEnd"/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alculations</w:t>
      </w:r>
    </w:p>
    <w:p w14:paraId="2D6887AE" w14:textId="767B4CE0" w:rsidR="00D35F7C" w:rsidRDefault="009F0EA0" w:rsidP="00D35F7C">
      <w:pPr>
        <w:spacing w:after="12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he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tandardized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EEG time series from all 32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amples of EEG measurements (n = 7 and 9 participants for th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sham groups in S1 of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week 1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; n = 8 and 8 for both groups in S8 of week 4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, respectively) were concatenated into a single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2D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atrix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, </w:t>
      </w:r>
      <w:proofErr w:type="spellStart"/>
      <w:r w:rsidRPr="00147FB8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</w:t>
      </w:r>
      <w:r w:rsidRPr="00147FB8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bscript"/>
          <w:lang w:val="en"/>
        </w:rPr>
        <w:t>gSVD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651BB9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DE70C0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One dimension of this 2D matrix was the concatenated time covering TP1 and TP2 in both S1 and S8 for the sham and LED groups.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293FC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e other dimension was 64 channels with standardized EEG readings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here are interconnections between slow and fast EEG rhythms in mediating the brain networks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begin"/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instrText xml:space="preserve"> ADDIN EN.CITE &lt;EndNote&gt;&lt;Cite&gt;&lt;Author&gt;Mantini&lt;/Author&gt;&lt;Year&gt;2007&lt;/Year&gt;&lt;RecNum&gt;138&lt;/RecNum&gt;&lt;DisplayText&gt;&lt;style face="superscript"&gt;5&lt;/style&gt;&lt;/DisplayText&gt;&lt;record&gt;&lt;rec-number&gt;138&lt;/rec-number&gt;&lt;foreign-keys&gt;&lt;key app="EN" db-id="d2zv2pf2pav9v3ed9wbxf9xzpe0t59sdfrvd" timestamp="1688870383"&gt;138&lt;/key&gt;&lt;/foreign-keys&gt;&lt;ref-type name="Journal Article"&gt;17&lt;/ref-type&gt;&lt;contributors&gt;&lt;authors&gt;&lt;author&gt;Mantini, D.&lt;/author&gt;&lt;author&gt;Perrucci Mg Fau - Del Gratta, C.&lt;/author&gt;&lt;author&gt;Del Gratta C Fau - Romani, G. L.&lt;/author&gt;&lt;author&gt;Romani Gl Fau - Corbetta, M.&lt;/author&gt;&lt;author&gt;Corbetta, M.&lt;/author&gt;&lt;/authors&gt;&lt;translated-authors&gt;&lt;author&gt;Proc Natl Acad Sci, U. S. A.&lt;/author&gt;&lt;/translated-authors&gt;&lt;/contributors&gt;&lt;auth-address&gt;Institute of Advanced Biomedical Technologies and Department of Clinical Sciences and Bio-imaging, G. D&amp;apos;Annunzio University Foundation, G. D&amp;apos;Annunzio University, Chieti 66013, Italy. d.mantini@unich.it FAU - Perrucci, M G&lt;/auth-address&gt;&lt;titles&gt;&lt;title&gt;Electrophysiological signatures of resting state networks in the human bra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volume&gt;104,32&lt;/volume&gt;&lt;num-vols&gt;13170-5&lt;/num-vols&gt;&lt;dates&gt;&lt;year&gt;2007&lt;/year&gt;&lt;/dates&gt;&lt;urls&gt;&lt;/urls&gt;&lt;electronic-resource-num&gt;10.1073/pnas.0700668104&lt;/electronic-resource-num&gt;&lt;remote-database-provider&gt;2007 Aug 7&lt;/remote-database-provider&gt;&lt;research-notes&gt;S88TT14065 (Oxygen)&lt;/research-notes&gt;&lt;language&gt;eng&lt;/language&gt;&lt;/record&gt;&lt;/Cite&gt;&lt;/EndNote&gt;</w:instrTex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separate"/>
      </w:r>
      <w:r w:rsidR="004D6C52" w:rsidRPr="004D6C52">
        <w:rPr>
          <w:rFonts w:ascii="Times New Roman" w:hAnsi="Times New Roman" w:cs="Times New Roman"/>
          <w:noProof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  <w:lang w:val="en"/>
        </w:rPr>
        <w:t>5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end"/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. </w:t>
      </w:r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Hence, the </w:t>
      </w:r>
      <w:r w:rsidR="00293FC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five </w:t>
      </w:r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requency band</w:t>
      </w:r>
      <w:r w:rsidR="00293FC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</w:t>
      </w:r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f EEG ( delta, theta, alpha, beta, and gamma) </w:t>
      </w:r>
      <w:r w:rsidR="00293FC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were</w:t>
      </w:r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onsidered together, rather than separating them into individual frequency bands while performing </w:t>
      </w:r>
      <w:proofErr w:type="spellStart"/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 w:rsidR="00293FC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48D86632" w14:textId="08521A8A" w:rsidR="00D35F7C" w:rsidRDefault="00D35F7C" w:rsidP="00D35F7C">
      <w:pPr>
        <w:spacing w:after="0" w:line="360" w:lineRule="auto"/>
        <w:jc w:val="both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tep</w:t>
      </w:r>
      <w:r w:rsidR="001D575D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</w:t>
      </w:r>
      <w:r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4</w:t>
      </w:r>
      <w:r w:rsidR="001D575D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5</w:t>
      </w:r>
      <w:r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: </w:t>
      </w:r>
      <w:r w:rsidR="007E1BD2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Computations of </w:t>
      </w:r>
      <w:proofErr w:type="spellStart"/>
      <w:r w:rsidR="00964AA5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 w:rsidR="00964AA5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CF7198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cross</w:t>
      </w:r>
      <w:r w:rsidR="00DB21EA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EEG measures in</w:t>
      </w:r>
      <w:r w:rsidR="00CF7198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1 and S8</w:t>
      </w:r>
      <w:r w:rsidR="008C59E1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rom</w:t>
      </w:r>
      <w:r w:rsidR="0093526B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oth groups</w:t>
      </w:r>
      <w:r w:rsidR="00CF7198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718FE91A" w14:textId="1107F13D" w:rsidR="00013D8B" w:rsidRPr="00013D8B" w:rsidRDefault="008C1DA8" w:rsidP="00530B88">
      <w:pPr>
        <w:spacing w:after="12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VD</w:t>
      </w:r>
      <w:proofErr w:type="spellEnd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as performed on the concatenated matr</w:t>
      </w:r>
      <w:r w:rsidR="00000CB0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ix, </w:t>
      </w:r>
      <w:proofErr w:type="spellStart"/>
      <w:r w:rsidR="00000CB0" w:rsidRPr="00147FB8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</w:t>
      </w:r>
      <w:r w:rsidR="00000CB0" w:rsidRPr="00147FB8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bscript"/>
          <w:lang w:val="en"/>
        </w:rPr>
        <w:t>gSVD</w:t>
      </w:r>
      <w:proofErr w:type="spellEnd"/>
      <w:r w:rsidR="00000CB0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bscript"/>
          <w:lang w:val="en"/>
        </w:rPr>
        <w:t>,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o identify the common Principal Components (PC) across four weeks and </w:t>
      </w:r>
      <w:r w:rsidR="00000CB0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wo 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roups using the native MATLAB function ‘</w:t>
      </w:r>
      <w:proofErr w:type="spellStart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vd</w:t>
      </w:r>
      <w:proofErr w:type="spellEnd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’. </w:t>
      </w:r>
      <w:r w:rsidR="00C719F9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pecifically, </w:t>
      </w:r>
      <w:proofErr w:type="spellStart"/>
      <w:r w:rsidR="00C719F9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 w:rsidR="00C719F9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as performed using the ‘economy-size decomposition’ style to remove extra rows and columns of zeros in the time dynamics vector (U) and singular value vector (S)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he mathematical equation of ‘</w:t>
      </w:r>
      <w:proofErr w:type="spellStart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vd</w:t>
      </w:r>
      <w:proofErr w:type="spellEnd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’ function </w:t>
      </w:r>
      <w:r w:rsidR="007D55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can be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8C59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xpressed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 Eq. 1:</w:t>
      </w:r>
    </w:p>
    <w:p w14:paraId="49E29C2F" w14:textId="0908D6BF" w:rsidR="00FE66CB" w:rsidRDefault="00013D8B" w:rsidP="00FE66CB">
      <w:pPr>
        <w:spacing w:line="360" w:lineRule="auto"/>
        <w:ind w:left="2160" w:firstLine="720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m:oMath>
        <m: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C</m:t>
        </m:r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=</m:t>
        </m:r>
        <m: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U</m:t>
        </m:r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×</m:t>
        </m:r>
        <m: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S</m:t>
        </m:r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  <w:bdr w:val="none" w:sz="0" w:space="0" w:color="auto" w:frame="1"/>
            <w:shd w:val="clear" w:color="auto" w:fill="FFFFFF"/>
            <w:lang w:val="en"/>
          </w:rPr>
          <m:t>×</m:t>
        </m:r>
        <m:sSup>
          <m:sSupPr>
            <m:ctrlPr>
              <w:rPr>
                <w:rFonts w:ascii="Cambria Math" w:hAnsi="Cambria Math" w:cs="Times New Roman"/>
                <w:color w:val="000000"/>
                <w:sz w:val="24"/>
                <w:szCs w:val="24"/>
                <w:bdr w:val="none" w:sz="0" w:space="0" w:color="auto" w:frame="1"/>
                <w:shd w:val="clear" w:color="auto" w:fill="FFFFFF"/>
                <w:lang w:val="en"/>
              </w:rPr>
            </m:ctrlPr>
          </m:s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  <w:bdr w:val="none" w:sz="0" w:space="0" w:color="auto" w:frame="1"/>
                <w:shd w:val="clear" w:color="auto" w:fill="FFFFFF"/>
                <w:lang w:val="en"/>
              </w:rPr>
              <m:t>V</m:t>
            </m:r>
          </m:e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  <w:bdr w:val="none" w:sz="0" w:space="0" w:color="auto" w:frame="1"/>
                <w:shd w:val="clear" w:color="auto" w:fill="FFFFFF"/>
                <w:lang w:val="en"/>
              </w:rPr>
              <m:t>T</m:t>
            </m:r>
          </m:sup>
        </m:sSup>
      </m:oMath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ab/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ab/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ab/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ab/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ab/>
        <w:t xml:space="preserve">       (1)</w:t>
      </w:r>
    </w:p>
    <w:p w14:paraId="3613F76B" w14:textId="0C77C27C" w:rsidR="006F2733" w:rsidRDefault="00FE66CB" w:rsidP="00A82654">
      <w:pPr>
        <w:spacing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where C is the transposed matrix of </w:t>
      </w:r>
      <w:proofErr w:type="spellStart"/>
      <w:r w:rsidRPr="00FE66CB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</w:t>
      </w:r>
      <w:r w:rsidRPr="00FE66CB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bscript"/>
          <w:lang w:val="en"/>
        </w:rPr>
        <w:t>gSVD</w:t>
      </w:r>
      <w:proofErr w:type="spellEnd"/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(i.e.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,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 = </w:t>
      </w:r>
      <w:proofErr w:type="spellStart"/>
      <w:r w:rsidRPr="00FE66CB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</w:t>
      </w:r>
      <w:r w:rsidRPr="00FE66CB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bscript"/>
          <w:lang w:val="en"/>
        </w:rPr>
        <w:t>gSVD</w:t>
      </w:r>
      <w:r w:rsidRPr="00FE66CB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  <w:lang w:val="en"/>
        </w:rPr>
        <w:t>T</w:t>
      </w:r>
      <w:proofErr w:type="spellEnd"/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), S is a diagonal matrix containing 64 singular values of C with a decreasing magnitude marking the weight of each component in C</w:t>
      </w:r>
      <w:r w:rsidR="007E536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;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U is an orthogonal matrix and represents time dynamics vectors for all 64 singular components 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lastRenderedPageBreak/>
        <w:t>without a unit</w:t>
      </w:r>
      <w:r w:rsidR="007E536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;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V is an orthogonal matrix with a dimension of 64  </w:t>
      </w:r>
      <w:r w:rsidR="000A624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sym w:font="Symbol" w:char="F0B4"/>
      </w:r>
      <w:r w:rsidR="000A624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64 (64 channels  64 singular components)</w:t>
      </w:r>
      <w:r w:rsidR="00B931C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687639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Matrix V</w:t>
      </w:r>
      <w:r w:rsidR="00687639" w:rsidRPr="00FE66C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acilitated 2D topographies for all 64 singular components without a unit (owing to the z-score transformation of the EEG data).</w:t>
      </w:r>
      <w:r w:rsidR="00B931C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s a result, we </w:t>
      </w:r>
      <w:r w:rsidR="00C76E2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obtained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64 </w:t>
      </w:r>
      <w:proofErr w:type="spellStart"/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 w:rsidR="00C76E2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-derived 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PCs</w:t>
      </w:r>
      <w:r w:rsidR="00C76E2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ith 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heir respective weights </w:t>
      </w:r>
      <w:r w:rsidR="00C76E2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(from matrix S) 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over the original signal, their corresponding 1D time series</w:t>
      </w:r>
      <w:r w:rsidR="00C76E2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each of the key components (from matrix U), and the corresponding topography for each respective component (from matrix V)</w:t>
      </w:r>
      <w:r w:rsidR="00C76E2B" w:rsidRPr="00403E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A26A4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onsequently, we </w:t>
      </w:r>
      <w:r w:rsidR="00BB24B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elected </w:t>
      </w:r>
      <w:r w:rsidR="00D0122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ll </w:t>
      </w:r>
      <w:r w:rsidR="00F3504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components that had </w:t>
      </w:r>
      <w:r w:rsidR="00B03EE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less than 90% </w:t>
      </w:r>
      <w:r w:rsidR="00F35046" w:rsidRPr="00677624">
        <w:rPr>
          <w:rFonts w:ascii="Times New Roman" w:hAnsi="Times New Roman" w:cs="Times New Roman"/>
          <w:sz w:val="24"/>
          <w:szCs w:val="24"/>
        </w:rPr>
        <w:t xml:space="preserve">reduction </w:t>
      </w:r>
      <w:r w:rsidR="00991AAE" w:rsidRPr="00677624">
        <w:rPr>
          <w:rFonts w:ascii="Times New Roman" w:hAnsi="Times New Roman" w:cs="Times New Roman"/>
          <w:sz w:val="24"/>
          <w:szCs w:val="24"/>
        </w:rPr>
        <w:t>of the most-weighted component</w:t>
      </w:r>
      <w:r w:rsidR="0067762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657B7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nd extracted </w:t>
      </w:r>
      <w:r w:rsidR="00AB21A6" w:rsidRPr="00AB21A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12 </w:t>
      </w:r>
      <w:proofErr w:type="spellStart"/>
      <w:r w:rsidR="00AB21A6" w:rsidRPr="00AB21A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 w:rsidR="00AB21A6" w:rsidRPr="00AB21A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omponents </w:t>
      </w:r>
      <w:r w:rsidR="00DD067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o form</w:t>
      </w:r>
      <w:r w:rsidR="001A55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</w:t>
      </w:r>
      <w:r w:rsidR="00DD067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2D topography and for </w:t>
      </w:r>
      <w:r w:rsidR="00D4172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3D source localization</w:t>
      </w:r>
      <w:r w:rsidR="006F2F0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naly</w:t>
      </w:r>
      <w:r w:rsidR="006F2F0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is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. </w:t>
      </w:r>
      <w:r w:rsidR="001A55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ese 12 components were used to define 12 EEG brain networks which may change their electrophysiological powers using longitudinal LED-</w:t>
      </w:r>
      <w:proofErr w:type="spellStart"/>
      <w:r w:rsidR="001A55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 w:rsidR="001A55E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during PVT performance.</w:t>
      </w:r>
    </w:p>
    <w:p w14:paraId="4093F9BD" w14:textId="0E395AC7" w:rsidR="001D575D" w:rsidRPr="001D575D" w:rsidRDefault="001D575D" w:rsidP="001D575D">
      <w:pPr>
        <w:spacing w:after="0" w:line="360" w:lineRule="auto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tep </w:t>
      </w:r>
      <w:r w:rsidR="006F2733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6</w:t>
      </w: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:</w:t>
      </w:r>
      <w:r w:rsidR="006F2733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ource localization </w:t>
      </w:r>
      <w:r w:rsidR="006F2733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using</w:t>
      </w:r>
      <w:r w:rsidR="006F2733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proofErr w:type="spellStart"/>
      <w:r w:rsidR="006F2733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="006F2733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7C763D20" w14:textId="5F82D4F2" w:rsidR="0074724C" w:rsidRDefault="00A569BD" w:rsidP="00F77589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3D cortical source locali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tions were projected using </w:t>
      </w:r>
      <w:proofErr w:type="spellStart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the 12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identified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SVD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component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. </w:t>
      </w:r>
      <w:proofErr w:type="spellStart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s a free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-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ccess software package (http://www.uzh.ch/keyinst/loreta.htm) that converts the 2D scalp distribution of the electrical potential into a 3D distribution of the current density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 the human brain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o locali</w:t>
      </w:r>
      <w:r w:rsidR="00082A2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e electrical activity in the human cortex, </w:t>
      </w:r>
      <w:proofErr w:type="spellStart"/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uses a total of 6239 voxels at </w:t>
      </w:r>
      <w:r w:rsidR="00082A2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a </w:t>
      </w:r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5-mm spatial resolution. </w:t>
      </w:r>
      <w:proofErr w:type="spellStart"/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ffers a weighted least-square</w:t>
      </w:r>
      <w:r w:rsidR="00082A2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</w:t>
      </w:r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ased solution with a localization error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begin"/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instrText xml:space="preserve"> ADDIN EN.CITE &lt;EndNote&gt;&lt;Cite&gt;&lt;Author&gt;Pascual-Marqui&lt;/Author&gt;&lt;Year&gt;2011&lt;/Year&gt;&lt;RecNum&gt;139&lt;/RecNum&gt;&lt;DisplayText&gt;&lt;style face="superscript"&gt;6&lt;/style&gt;&lt;/DisplayText&gt;&lt;record&gt;&lt;rec-number&gt;139&lt;/rec-number&gt;&lt;foreign-keys&gt;&lt;key app="EN" db-id="d2zv2pf2pav9v3ed9wbxf9xzpe0t59sdfrvd" timestamp="1688870440"&gt;139&lt;/key&gt;&lt;/foreign-keys&gt;&lt;ref-type name="Journal Article"&gt;17&lt;/ref-type&gt;&lt;contributors&gt;&lt;authors&gt;&lt;author&gt;Pascual-Marqui, R. D.&lt;/author&gt;&lt;author&gt;Lehmann D Fau - Koukkou, Martha&lt;/author&gt;&lt;author&gt;Koukkou M Fau - Kochi, Kieko&lt;/author&gt;&lt;author&gt;Kochi K Fau - Anderer, Peter&lt;/author&gt;&lt;author&gt;Anderer P Fau - Saletu, Bernd&lt;/author&gt;&lt;author&gt;Saletu B Fau - Tanaka, Hideaki&lt;/author&gt;&lt;author&gt;Tanaka H Fau - Hirata, Koichi&lt;/author&gt;&lt;author&gt;Hirata K Fau - John, E. Roy&lt;/author&gt;&lt;author&gt;John Er Fau - Prichep, Leslie&lt;/author&gt;&lt;author&gt;Prichep L Fau - Biscay-Lirio, Rolando&lt;/author&gt;&lt;author&gt;Biscay-Lirio R Fau - Kinoshita, Toshihiko&lt;/author&gt;&lt;author&gt;Kinoshita, T.&lt;/author&gt;&lt;/authors&gt;&lt;translated-authors&gt;&lt;author&gt;Philos Trans, A. Math Phys Eng Sci&lt;/author&gt;&lt;/translated-authors&gt;&lt;/contributors&gt;&lt;auth-address&gt;The KEY Institute for Brain-Mind Research, University Hospital of Psychiatry, Lenggstrasse 31, 8032 Zurich, Switzerland. pascualm@key.uzh.ch FAU - Lehmann, Dietrich&lt;/auth-address&gt;&lt;titles&gt;&lt;title&gt;Assessing interactions in the brain with exact low-resolution electromagnetic tomography&lt;/title&gt;&lt;secondary-title&gt;Philosophical transactions. Series A, Mathematical, physical, and engineering sciences&lt;/secondary-title&gt;&lt;/titles&gt;&lt;periodical&gt;&lt;full-title&gt;Philosophical transactions. Series A, Mathematical, physical, and engineering sciences&lt;/full-title&gt;&lt;/periodical&gt;&lt;pages&gt;3768-84&lt;/pages&gt;&lt;volume&gt;369,1952&lt;/volume&gt;&lt;dates&gt;&lt;year&gt;2011&lt;/year&gt;&lt;/dates&gt;&lt;urls&gt;&lt;/urls&gt;&lt;electronic-resource-num&gt;10.1098/rsta.2011.0081&lt;/electronic-resource-num&gt;&lt;remote-database-provider&gt;2011 Oct 13&lt;/remote-database-provider&gt;&lt;language&gt;eng&lt;/language&gt;&lt;/record&gt;&lt;/Cite&gt;&lt;/EndNote&gt;</w:instrTex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separate"/>
      </w:r>
      <w:r w:rsidR="004D6C52" w:rsidRPr="004D6C52">
        <w:rPr>
          <w:rFonts w:ascii="Times New Roman" w:hAnsi="Times New Roman" w:cs="Times New Roman"/>
          <w:noProof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  <w:lang w:val="en"/>
        </w:rPr>
        <w:t>6</w:t>
      </w:r>
      <w:r w:rsidR="004D6C5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fldChar w:fldCharType="end"/>
      </w:r>
      <w:r w:rsidR="00082A27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 this study, </w:t>
      </w:r>
      <w:proofErr w:type="spellStart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LORETA</w:t>
      </w:r>
      <w:proofErr w:type="spellEnd"/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as utilized to localize </w:t>
      </w:r>
      <w:r w:rsidR="00811CD2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he 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3D cortical sources (cortical space) of the 2D electric potential distribution (sensor space) of</w:t>
      </w:r>
      <w:r w:rsidR="00082A2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he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12 SVD components. </w:t>
      </w:r>
      <w:r w:rsidR="00365833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e Montreal Neurological Institute (MNI) coordinate system of the 64-electrode international 10-10 system was employed, and a default value of 1 was utili</w:t>
      </w:r>
      <w:r w:rsidR="00C85FB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365833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d as a regulari</w:t>
      </w:r>
      <w:r w:rsidR="00C85FB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365833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tion parameter for the generation of the transformation matrix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47433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is procedure produced 3D cortical maps</w:t>
      </w:r>
      <w:r w:rsidR="0047433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;</w:t>
      </w:r>
      <w:r w:rsidR="0047433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2D</w:t>
      </w:r>
      <w:r w:rsidR="0047433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47433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(sagittal, coronal, and axial) views were</w:t>
      </w:r>
      <w:r w:rsidR="0047433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lso</w:t>
      </w:r>
      <w:r w:rsidR="0047433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generated for each SVD component</w:t>
      </w:r>
      <w:r w:rsidR="0047433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</w:p>
    <w:p w14:paraId="0BDCFAA7" w14:textId="28CA9847" w:rsidR="00D7382D" w:rsidRPr="00013D8B" w:rsidRDefault="00D86CF3" w:rsidP="00ED15B3">
      <w:pPr>
        <w:spacing w:after="240" w:line="360" w:lineRule="auto"/>
        <w:ind w:firstLine="450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o specifically examine power changes in EEG brain networks induced by longitudinal LED-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during PVT performance, we divided t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he 1D time series (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matrix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U)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nto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eparate temporal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egment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 for TP1 and TP2 and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1 of weeks 1 and S8 of week 4 in the data process.</w:t>
      </w:r>
      <w:r w:rsidR="00F77589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AF269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his process was repeated </w:t>
      </w:r>
      <w:r w:rsidR="00AF269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or each participant and each</w:t>
      </w:r>
      <w:r w:rsidR="00AF269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group</w:t>
      </w:r>
      <w:r w:rsidR="00AF269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(LED and Sham).</w:t>
      </w:r>
      <w:r w:rsidR="00F77589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D7382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ccordingly</w:t>
      </w:r>
      <w:r w:rsidR="00D7382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, the power spectral density calculations</w:t>
      </w:r>
      <w:r w:rsidR="00D7382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all 12 components/networks</w:t>
      </w:r>
      <w:r w:rsidR="00D7382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ere performed on the segmented </w:t>
      </w:r>
      <w:r w:rsidR="00D7382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EG brain networks</w:t>
      </w:r>
      <w:r w:rsidR="00D7382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D7382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or</w:t>
      </w:r>
      <w:r w:rsidR="00D7382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each participant</w:t>
      </w:r>
      <w:r w:rsidR="00D7382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, as described </w:t>
      </w:r>
      <w:r w:rsidR="00D7382D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n Step 7.</w:t>
      </w:r>
    </w:p>
    <w:p w14:paraId="0DDFA8F5" w14:textId="54152A97" w:rsidR="00013D8B" w:rsidRPr="00CD2C67" w:rsidRDefault="00CD2C67" w:rsidP="00ED15B3">
      <w:pPr>
        <w:spacing w:after="0" w:line="360" w:lineRule="auto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tep 7: </w:t>
      </w:r>
      <w:r w:rsidR="00464498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Calculations of PSD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f</w:t>
      </w:r>
      <w:r w:rsidR="009C6338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12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VD </w:t>
      </w:r>
      <w:r w:rsidR="00F75082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components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58616E22" w14:textId="3275EB16" w:rsidR="00013D8B" w:rsidRPr="00013D8B" w:rsidRDefault="0003144D" w:rsidP="00CD2C67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lastRenderedPageBreak/>
        <w:t>Quantification of PSDs for each of the 12 SVD components (i.e., brain EEG networks) during TP1 and TP2 in S1 of week 1 and S2 of week 4 for both groups was achieved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based on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respective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ime course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using the native MATLAB function “</w:t>
      </w:r>
      <w:proofErr w:type="spellStart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pwelch</w:t>
      </w:r>
      <w:proofErr w:type="spellEnd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” (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with a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20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-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ec window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50%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verlap)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081A9F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his</w:t>
      </w:r>
      <w:r w:rsidR="00081A9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peration</w:t>
      </w:r>
      <w:r w:rsidR="00081A9F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resulted in one PSD curve with a resolution of 0.125</w:t>
      </w:r>
      <w:r w:rsidR="00081A9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Hz</w:t>
      </w:r>
      <w:r w:rsidR="00081A9F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, ranging from 0 </w:t>
      </w:r>
      <w:r w:rsidR="00081A9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o 128 Hz</w:t>
      </w:r>
      <w:r w:rsidR="00081A9F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each SVD component, each subject, each week, and for each TP (TP1</w:t>
      </w:r>
      <w:r w:rsidR="00081A9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</w:t>
      </w:r>
      <w:r w:rsidR="00081A9F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P2).</w:t>
      </w:r>
      <w:r w:rsidR="00013D8B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</w:p>
    <w:p w14:paraId="119B643F" w14:textId="6CB0D063" w:rsidR="00013D8B" w:rsidRPr="00CD2C67" w:rsidRDefault="00CD2C67" w:rsidP="00CD2C67">
      <w:pPr>
        <w:spacing w:before="240" w:after="0" w:line="360" w:lineRule="auto"/>
        <w:jc w:val="both"/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tep 8: 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Computation of power changes</w:t>
      </w:r>
      <w:r w:rsidR="00750F80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f </w:t>
      </w:r>
      <w:r w:rsidR="00C63D0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EG networks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duced by</w:t>
      </w:r>
      <w:r w:rsidR="00C63D0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4-week</w:t>
      </w:r>
      <w:r w:rsidR="00013D8B" w:rsidRPr="00CD2C6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LED</w:t>
      </w:r>
      <w:r w:rsidR="00C63D0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-</w:t>
      </w:r>
      <w:proofErr w:type="spellStart"/>
      <w:r w:rsidR="00C63D07">
        <w:rPr>
          <w:rFonts w:ascii="Times New Roman" w:hAnsi="Times New Roman" w:cs="Times New Roman"/>
          <w:b/>
          <w:bCs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</w:p>
    <w:p w14:paraId="1D97C472" w14:textId="6B9BDA57" w:rsidR="007D0766" w:rsidRPr="001266EA" w:rsidRDefault="00013D8B" w:rsidP="001266E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o compute the absolute power change</w:t>
      </w:r>
      <w:r w:rsidR="00C63D0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of 12 EEG network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duced by the</w:t>
      </w:r>
      <w:r w:rsidR="00C63D0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4-week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LED</w:t>
      </w:r>
      <w:r w:rsidR="00C63D0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-</w:t>
      </w:r>
      <w:proofErr w:type="spellStart"/>
      <w:r w:rsidR="00C63D07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timulation, we obtained the spectral</w:t>
      </w:r>
      <w:r w:rsidR="007C753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ly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veraged </w:t>
      </w:r>
      <w:r w:rsidR="005B183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PD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power by multiplying the average</w:t>
      </w:r>
      <w:r w:rsidR="005B183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d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PSD value over the corresponding spectral band with the </w:t>
      </w:r>
      <w:r w:rsidR="00ED3E1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respective</w:t>
      </w:r>
      <w:r w:rsidR="00EC135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requency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andwidth for each subject </w:t>
      </w:r>
      <w:r w:rsidR="00EC1351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or each of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the </w:t>
      </w:r>
      <w:r w:rsidR="007403B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5-</w:t>
      </w:r>
      <w:r w:rsidR="007403B6" w:rsidRPr="007403B6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</w:t>
      </w:r>
      <w:r w:rsidR="007403B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bands (Delta: 0.5-4 Hz, Theta: 4-7 Hz, Alpha: 7-13 Hz, Beta: 13-30 Hz, and Gamma: 30-70 Hz) </w:t>
      </w:r>
      <w:r w:rsidR="00E02F8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during TP1 and TP2</w:t>
      </w:r>
      <w:r w:rsidR="00645F5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 session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s</w:t>
      </w:r>
      <w:r w:rsidR="00645F5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1 and S8.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Next, each frequency-specific power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t each of the 5-</w:t>
      </w:r>
      <w:r w:rsidR="00081E8C" w:rsidRPr="002855DD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f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ands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as baseline normali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z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ed 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with respect to 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ts own frequency-specific baseline power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for 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ll 12 SVD components, for all subjects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in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oth 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the </w:t>
      </w:r>
      <w:proofErr w:type="spellStart"/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sham 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roups,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and for 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1 and TP2 in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both</w:t>
      </w:r>
      <w:r w:rsidR="00081E8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1 and S8</w:t>
      </w:r>
      <w:r w:rsidR="00081E8C"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8D740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Group-</w:t>
      </w:r>
      <w:r w:rsidR="004C44E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averaged</w:t>
      </w:r>
      <w:r w:rsidR="008D7408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proofErr w:type="spellStart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nPSD</w:t>
      </w:r>
      <w:proofErr w:type="spellEnd"/>
      <w:r w:rsidR="008D19C9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A34D2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value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w</w:t>
      </w:r>
      <w:r w:rsidR="00A34D2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ere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4C44E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obtained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4C44E6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in each</w:t>
      </w:r>
      <w:r w:rsidR="00CB681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sham and </w:t>
      </w:r>
      <w:proofErr w:type="spellStart"/>
      <w:r w:rsidR="00CB681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CB681D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group for all 12 </w:t>
      </w:r>
      <w:r w:rsidR="00CA4E40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components or </w:t>
      </w:r>
      <w:r w:rsidR="005815B4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networks</w:t>
      </w:r>
      <w:r w:rsidRPr="00013D8B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  <w:r w:rsidR="001266EA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 </w:t>
      </w:r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 xml:space="preserve">Furthermore, we computed differences in normalized network powers between S8 in week 4 and S1 in week 1 (i.e., </w:t>
      </w:r>
      <w:proofErr w:type="spellStart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Δnp</w:t>
      </w:r>
      <w:proofErr w:type="spellEnd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 xml:space="preserve"> = np_S8 – np_S1) for each of the sham and </w:t>
      </w:r>
      <w:proofErr w:type="spellStart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tPBM</w:t>
      </w:r>
      <w:proofErr w:type="spellEnd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 xml:space="preserve"> groups in all 5-f bands during TP1 and TP2, respectively. Finally, s</w:t>
      </w:r>
      <w:r w:rsidR="007D0766" w:rsidRPr="001266EA">
        <w:rPr>
          <w:rFonts w:ascii="Times New Roman" w:hAnsi="Times New Roman" w:cs="Times New Roman"/>
          <w:sz w:val="24"/>
          <w:szCs w:val="24"/>
        </w:rPr>
        <w:t xml:space="preserve">ignificant differences of </w:t>
      </w:r>
      <w:proofErr w:type="spellStart"/>
      <w:r w:rsidR="007D0766" w:rsidRPr="001266EA">
        <w:rPr>
          <w:rFonts w:ascii="Times New Roman" w:eastAsia="SimSun" w:hAnsi="Times New Roman" w:cs="Times New Roman"/>
          <w:sz w:val="24"/>
          <w:szCs w:val="24"/>
        </w:rPr>
        <w:t>ΔnP</w:t>
      </w:r>
      <w:proofErr w:type="spellEnd"/>
      <w:r w:rsidR="007D0766" w:rsidRPr="001266EA">
        <w:rPr>
          <w:rFonts w:ascii="Times New Roman" w:hAnsi="Times New Roman" w:cs="Times New Roman"/>
          <w:sz w:val="24"/>
          <w:szCs w:val="24"/>
        </w:rPr>
        <w:t xml:space="preserve"> between the </w:t>
      </w:r>
      <w:proofErr w:type="spellStart"/>
      <w:r w:rsidR="007D0766" w:rsidRPr="001266EA">
        <w:rPr>
          <w:rFonts w:ascii="Times New Roman" w:hAnsi="Times New Roman" w:cs="Times New Roman"/>
          <w:sz w:val="24"/>
          <w:szCs w:val="24"/>
        </w:rPr>
        <w:t>tPBM</w:t>
      </w:r>
      <w:proofErr w:type="spellEnd"/>
      <w:r w:rsidR="007D0766" w:rsidRPr="001266EA">
        <w:rPr>
          <w:rFonts w:ascii="Times New Roman" w:hAnsi="Times New Roman" w:cs="Times New Roman"/>
          <w:sz w:val="24"/>
          <w:szCs w:val="24"/>
        </w:rPr>
        <w:t xml:space="preserve"> versus sham groups were determined by performing two-sample, non-parametric tests</w:t>
      </w:r>
      <w:r w:rsidR="004D6C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VtZW50czwvQXV0aG9yPjxZZWFyPjIwMjE8L1llYXI+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</w:fldData>
        </w:fldChar>
      </w:r>
      <w:r w:rsidR="004D6C5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6C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GVtZW50czwvQXV0aG9yPjxZZWFyPjIwMjE8L1llYXI+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</w:fldData>
        </w:fldChar>
      </w:r>
      <w:r w:rsidR="004D6C5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6C52">
        <w:rPr>
          <w:rFonts w:ascii="Times New Roman" w:hAnsi="Times New Roman" w:cs="Times New Roman"/>
          <w:sz w:val="24"/>
          <w:szCs w:val="24"/>
        </w:rPr>
      </w:r>
      <w:r w:rsidR="004D6C52">
        <w:rPr>
          <w:rFonts w:ascii="Times New Roman" w:hAnsi="Times New Roman" w:cs="Times New Roman"/>
          <w:sz w:val="24"/>
          <w:szCs w:val="24"/>
        </w:rPr>
        <w:fldChar w:fldCharType="end"/>
      </w:r>
      <w:r w:rsidR="004D6C52">
        <w:rPr>
          <w:rFonts w:ascii="Times New Roman" w:hAnsi="Times New Roman" w:cs="Times New Roman"/>
          <w:sz w:val="24"/>
          <w:szCs w:val="24"/>
        </w:rPr>
      </w:r>
      <w:r w:rsidR="004D6C52">
        <w:rPr>
          <w:rFonts w:ascii="Times New Roman" w:hAnsi="Times New Roman" w:cs="Times New Roman"/>
          <w:sz w:val="24"/>
          <w:szCs w:val="24"/>
        </w:rPr>
        <w:fldChar w:fldCharType="separate"/>
      </w:r>
      <w:r w:rsidR="004D6C52" w:rsidRPr="004D6C52">
        <w:rPr>
          <w:rFonts w:ascii="Times New Roman" w:hAnsi="Times New Roman" w:cs="Times New Roman"/>
          <w:noProof/>
          <w:sz w:val="24"/>
          <w:szCs w:val="24"/>
          <w:vertAlign w:val="superscript"/>
        </w:rPr>
        <w:t>7,8</w:t>
      </w:r>
      <w:r w:rsidR="004D6C52">
        <w:rPr>
          <w:rFonts w:ascii="Times New Roman" w:hAnsi="Times New Roman" w:cs="Times New Roman"/>
          <w:sz w:val="24"/>
          <w:szCs w:val="24"/>
        </w:rPr>
        <w:fldChar w:fldCharType="end"/>
      </w:r>
      <w:r w:rsidR="007D0766" w:rsidRPr="001266EA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during TP1 and TP2 for each component in each frequency band</w:t>
      </w:r>
      <w:r w:rsidR="007D0766" w:rsidRPr="001266EA">
        <w:rPr>
          <w:rFonts w:ascii="Times New Roman" w:hAnsi="Times New Roman" w:cs="Times New Roman"/>
          <w:sz w:val="24"/>
          <w:szCs w:val="24"/>
        </w:rPr>
        <w:t xml:space="preserve"> at the</w:t>
      </w:r>
      <w:r w:rsidR="007D0766" w:rsidRPr="001266EA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7D0766" w:rsidRPr="001266EA">
        <w:rPr>
          <w:rFonts w:ascii="Times New Roman" w:hAnsi="Times New Roman" w:cs="Times New Roman"/>
          <w:sz w:val="24"/>
          <w:szCs w:val="24"/>
        </w:rPr>
        <w:t>significance level of p &lt; 0.05 (marked by “*”) and p &lt; 0.01 (marked by “&amp;”)</w:t>
      </w:r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. A MATLAB function of “</w:t>
      </w:r>
      <w:proofErr w:type="spellStart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ranksum</w:t>
      </w:r>
      <w:proofErr w:type="spellEnd"/>
      <w:r w:rsidR="007D0766" w:rsidRPr="001266EA">
        <w:rPr>
          <w:rFonts w:ascii="Times New Roman" w:eastAsia="Times New Roman" w:hAnsi="Times New Roman" w:cs="Times New Roman"/>
          <w:sz w:val="24"/>
          <w:szCs w:val="24"/>
        </w:rPr>
        <w:t>” was used as non-parametric permutation comparisons between the LED and sham groups in the 5 frequency bands and the 12 brain EEG networks.</w:t>
      </w:r>
    </w:p>
    <w:p w14:paraId="4BE7FB12" w14:textId="77777777" w:rsidR="007D0766" w:rsidRDefault="007D0766" w:rsidP="0021075E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335B480C" w14:textId="3A008DC7" w:rsidR="00A90FD3" w:rsidRPr="00013D8B" w:rsidRDefault="00A90FD3" w:rsidP="00512FC6">
      <w:pPr>
        <w:spacing w:after="0" w:line="360" w:lineRule="auto"/>
        <w:ind w:firstLine="450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65C7A28B" w14:textId="769EE9B9" w:rsidR="00B6399B" w:rsidRPr="006216CB" w:rsidRDefault="00B6399B" w:rsidP="00B6399B">
      <w:pPr>
        <w:pStyle w:val="ListParagraph"/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b/>
          <w:bCs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6216CB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Topographies of </w:t>
      </w:r>
      <w:r w:rsidR="0021177D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longitudinal effects</w:t>
      </w:r>
      <w:r w:rsidRPr="006216CB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 induced by 4-week LED-</w:t>
      </w:r>
      <w:proofErr w:type="spellStart"/>
      <w:r w:rsidRPr="006216CB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tPBM</w:t>
      </w:r>
      <w:proofErr w:type="spellEnd"/>
    </w:p>
    <w:p w14:paraId="0548875C" w14:textId="699FEACE" w:rsidR="000D4BB9" w:rsidRPr="00E574FC" w:rsidRDefault="0021177D" w:rsidP="00E574F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DB4E5D" w:rsidRPr="00DB4E5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longitudinal effects were </w:t>
      </w:r>
      <w:r w:rsidR="00DB4E5D" w:rsidRPr="00DB4E5D">
        <w:rPr>
          <w:rFonts w:ascii="Times New Roman" w:eastAsia="Times New Roman" w:hAnsi="Times New Roman" w:cs="Times New Roman"/>
          <w:sz w:val="24"/>
          <w:szCs w:val="24"/>
        </w:rPr>
        <w:t xml:space="preserve">obtained by </w:t>
      </w:r>
      <w:r w:rsidR="000706B8">
        <w:rPr>
          <w:rFonts w:ascii="Times New Roman" w:eastAsia="Times New Roman" w:hAnsi="Times New Roman" w:cs="Times New Roman"/>
          <w:sz w:val="24"/>
          <w:szCs w:val="24"/>
        </w:rPr>
        <w:t>taking the differences between</w:t>
      </w:r>
      <w:r w:rsidR="00DB4E5D" w:rsidRPr="00DB4E5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B4E5D" w:rsidRPr="000706B8">
        <w:rPr>
          <w:rFonts w:ascii="Times New Roman" w:eastAsia="Times New Roman" w:hAnsi="Times New Roman" w:cs="Times New Roman"/>
          <w:sz w:val="24"/>
          <w:szCs w:val="24"/>
        </w:rPr>
        <w:t>s</w:t>
      </w:r>
      <w:r w:rsidR="009B3C97" w:rsidRPr="000706B8">
        <w:rPr>
          <w:rFonts w:ascii="Times New Roman" w:eastAsia="Times New Roman" w:hAnsi="Times New Roman" w:cs="Times New Roman"/>
          <w:sz w:val="24"/>
          <w:szCs w:val="24"/>
        </w:rPr>
        <w:t>ha</w:t>
      </w:r>
      <w:r w:rsidR="000706B8" w:rsidRPr="000706B8">
        <w:rPr>
          <w:rFonts w:ascii="Times New Roman" w:eastAsia="Times New Roman" w:hAnsi="Times New Roman" w:cs="Times New Roman"/>
          <w:sz w:val="24"/>
          <w:szCs w:val="24"/>
        </w:rPr>
        <w:t>m-subtracted</w:t>
      </w:r>
      <w:r w:rsidR="000706B8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m:oMath>
        <m:acc>
          <m:accPr>
            <m:chr m:val="̅"/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nPSD(f)</m:t>
            </m:r>
          </m:e>
        </m:acc>
      </m:oMath>
      <w:r w:rsidR="00DB4E5D" w:rsidRPr="00DB4E5D">
        <w:rPr>
          <w:rFonts w:ascii="Times New Roman" w:eastAsia="Times New Roman" w:hAnsi="Times New Roman" w:cs="Times New Roman"/>
          <w:sz w:val="24"/>
          <w:szCs w:val="24"/>
        </w:rPr>
        <w:t xml:space="preserve"> topographies in week 1 </w:t>
      </w:r>
      <w:r w:rsidR="00FF38B9">
        <w:rPr>
          <w:rFonts w:ascii="Times New Roman" w:eastAsia="Times New Roman" w:hAnsi="Times New Roman" w:cs="Times New Roman"/>
          <w:sz w:val="24"/>
          <w:szCs w:val="24"/>
        </w:rPr>
        <w:t>and</w:t>
      </w:r>
      <w:r w:rsidR="00DB4E5D" w:rsidRPr="00DB4E5D">
        <w:rPr>
          <w:rFonts w:ascii="Times New Roman" w:eastAsia="Times New Roman" w:hAnsi="Times New Roman" w:cs="Times New Roman"/>
          <w:sz w:val="24"/>
          <w:szCs w:val="24"/>
        </w:rPr>
        <w:t xml:space="preserve"> respective ones in week 4 for all 5-</w:t>
      </w:r>
      <w:r w:rsidR="00DB4E5D" w:rsidRPr="00DB4E5D">
        <w:rPr>
          <w:rFonts w:ascii="Times New Roman" w:eastAsia="Times New Roman" w:hAnsi="Times New Roman" w:cs="Times New Roman"/>
          <w:i/>
          <w:iCs/>
          <w:sz w:val="24"/>
          <w:szCs w:val="24"/>
        </w:rPr>
        <w:t>f</w:t>
      </w:r>
      <w:r w:rsidR="00DB4E5D" w:rsidRPr="00DB4E5D">
        <w:rPr>
          <w:rFonts w:ascii="Times New Roman" w:eastAsia="Times New Roman" w:hAnsi="Times New Roman" w:cs="Times New Roman"/>
          <w:sz w:val="24"/>
          <w:szCs w:val="24"/>
        </w:rPr>
        <w:t xml:space="preserve"> bands during TP1 and TP2.</w:t>
      </w:r>
      <w:r w:rsidR="00DB4E5D" w:rsidRPr="00DB4E5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574F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sequent results are shown in </w:t>
      </w:r>
      <w:r w:rsidR="001C2E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igure </w:t>
      </w:r>
      <w:r w:rsidR="005F147F">
        <w:rPr>
          <w:rFonts w:ascii="Times New Roman" w:hAnsi="Times New Roman" w:cs="Times New Roman"/>
          <w:sz w:val="24"/>
          <w:szCs w:val="24"/>
          <w:shd w:val="clear" w:color="auto" w:fill="FFFFFF"/>
        </w:rPr>
        <w:t>S2</w:t>
      </w:r>
      <w:r w:rsidR="00E574F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 Specifically, </w:t>
      </w:r>
      <w:r w:rsidR="00E574F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d</w:t>
      </w:r>
      <w:r w:rsidR="000D4BB9" w:rsidRPr="00920CF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uring TP1, a 60% increase in cortical activation </w:t>
      </w:r>
      <w:r w:rsidR="00E574FC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wa</w:t>
      </w:r>
      <w:r w:rsidR="000D4BB9" w:rsidRPr="00920CF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s observed in the left and right temporal regions in gamma band after 4 weeks of LED stimulation. During TP2, an 80% increase was observed globally in theta, beta, and gamma </w:t>
      </w:r>
      <w:r w:rsidR="000D4BB9" w:rsidRPr="00920CF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lastRenderedPageBreak/>
        <w:t>bands</w:t>
      </w:r>
      <w:r w:rsidR="009659A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, while d</w:t>
      </w:r>
      <w:r w:rsidR="000D4BB9" w:rsidRPr="00920CF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 xml:space="preserve">elta band showed a significant increase in the right temporal and medial lobes. An </w:t>
      </w:r>
      <w:r w:rsidR="00592A3F">
        <w:rPr>
          <w:rFonts w:ascii="Times New Roman" w:hAnsi="Times New Roman" w:cs="Times New Roman"/>
          <w:noProof/>
          <w:color w:val="000000"/>
          <w:sz w:val="24"/>
          <w:szCs w:val="24"/>
          <w:lang w:val="en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4D4D1934" wp14:editId="13B59A02">
                <wp:simplePos x="0" y="0"/>
                <wp:positionH relativeFrom="column">
                  <wp:posOffset>586740</wp:posOffset>
                </wp:positionH>
                <wp:positionV relativeFrom="paragraph">
                  <wp:posOffset>591185</wp:posOffset>
                </wp:positionV>
                <wp:extent cx="4632960" cy="2110740"/>
                <wp:effectExtent l="0" t="0" r="0" b="3810"/>
                <wp:wrapNone/>
                <wp:docPr id="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32960" cy="2110740"/>
                          <a:chOff x="0" y="0"/>
                          <a:chExt cx="4975860" cy="2480310"/>
                        </a:xfrm>
                      </wpg:grpSpPr>
                      <pic:pic xmlns:pic="http://schemas.openxmlformats.org/drawingml/2006/picture">
                        <pic:nvPicPr>
                          <pic:cNvPr id="43" name="Picture 42">
                            <a:extLst>
                              <a:ext uri="{FF2B5EF4-FFF2-40B4-BE49-F238E27FC236}">
                                <a16:creationId xmlns:a16="http://schemas.microsoft.com/office/drawing/2014/main" id="{4A336EEF-8DFA-6174-AF16-DAD43E4700D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3879"/>
                          <a:stretch/>
                        </pic:blipFill>
                        <pic:spPr bwMode="auto">
                          <a:xfrm>
                            <a:off x="0" y="0"/>
                            <a:ext cx="4975860" cy="248031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" name="Rectangle 1"/>
                        <wps:cNvSpPr/>
                        <wps:spPr>
                          <a:xfrm>
                            <a:off x="198120" y="106680"/>
                            <a:ext cx="312420" cy="27432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7F16BF7" id="Group 6" o:spid="_x0000_s1026" style="position:absolute;margin-left:46.2pt;margin-top:46.55pt;width:364.8pt;height:166.2pt;z-index:251658240;mso-width-relative:margin;mso-height-relative:margin" coordsize="49758,248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2" o:spid="_x0000_s1027" type="#_x0000_t75" style="position:absolute;width:49758;height:248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">
                  <v:imagedata r:id="rId9" o:title="" croptop="41864f"/>
                </v:shape>
                <v:rect id="Rectangle 1" o:spid="_x0000_s1028" style="position:absolute;left:1981;top:1066;width:3124;height:27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" fillcolor="white [3212]" stroked="f" strokeweight="1pt"/>
              </v:group>
            </w:pict>
          </mc:Fallback>
        </mc:AlternateContent>
      </w:r>
      <w:r w:rsidR="000D4BB9" w:rsidRPr="00920CFF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80% increase was also observed in right temporal and left occipital regions for alpha band</w:t>
      </w:r>
      <w:r w:rsidR="00C7634E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.</w:t>
      </w:r>
    </w:p>
    <w:p w14:paraId="46190864" w14:textId="7EE31B6C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10B19E3F" w14:textId="46C05B53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5CD7C997" w14:textId="7419B821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69DE3FF8" w14:textId="7559A5FF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107B4890" w14:textId="77777777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00F17B24" w14:textId="77777777" w:rsidR="005F147F" w:rsidRDefault="005F147F" w:rsidP="008E3D26">
      <w:pPr>
        <w:tabs>
          <w:tab w:val="left" w:pos="7920"/>
        </w:tabs>
        <w:spacing w:before="240" w:after="24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</w:p>
    <w:p w14:paraId="1216A34F" w14:textId="6C6995CD" w:rsidR="00E82094" w:rsidRPr="00C7634E" w:rsidRDefault="005F147F" w:rsidP="00C7634E">
      <w:pPr>
        <w:spacing w:before="240" w:line="240" w:lineRule="auto"/>
        <w:ind w:left="360" w:right="360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6B2898">
        <w:rPr>
          <w:rFonts w:ascii="Times New Roman" w:eastAsia="Times New Roman" w:hAnsi="Times New Roman" w:cs="Times New Roman"/>
          <w:b/>
          <w:bCs/>
        </w:rPr>
        <w:t xml:space="preserve">Fig. </w:t>
      </w:r>
      <w:r>
        <w:rPr>
          <w:rFonts w:ascii="Times New Roman" w:eastAsia="Times New Roman" w:hAnsi="Times New Roman" w:cs="Times New Roman"/>
          <w:b/>
          <w:bCs/>
        </w:rPr>
        <w:t>S2</w:t>
      </w:r>
      <w:r w:rsidRPr="006C54A7">
        <w:rPr>
          <w:rFonts w:ascii="Times New Roman" w:eastAsia="Times New Roman" w:hAnsi="Times New Roman" w:cs="Times New Roman"/>
        </w:rPr>
        <w:t xml:space="preserve"> 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Topographic maps of </w:t>
      </w:r>
      <w:proofErr w:type="spellStart"/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nPSD</w:t>
      </w:r>
      <w:proofErr w:type="spellEnd"/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depicting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changes in EEG power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after 4-week </w:t>
      </w:r>
      <w:proofErr w:type="spellStart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during TP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1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and TP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2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. The columns represent delta, theta, alpha, beta, and gamma frequency bands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,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respectively.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T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he first and second row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s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correspond to 4-week, </w:t>
      </w:r>
      <w:proofErr w:type="spellStart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tPBM</w:t>
      </w:r>
      <w:proofErr w:type="spellEnd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-induced </w:t>
      </w:r>
      <w:proofErr w:type="spellStart"/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nPSD</w:t>
      </w:r>
      <w:proofErr w:type="spellEnd"/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changes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during 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TP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1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and TP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2 in Session 8, 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respectively. Color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bar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s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indicate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percent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change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s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in </w:t>
      </w:r>
      <w:proofErr w:type="spellStart"/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nPSD</w:t>
      </w:r>
      <w:proofErr w:type="spellEnd"/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with respect to those in Session 1 of Week 1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. The “*” marks 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>corrected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p value &lt; 0.05</w:t>
      </w:r>
      <w:r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 after performing the cluster-based permutation test for multiple comparisons</w:t>
      </w:r>
      <w:r w:rsidRPr="00885040">
        <w:rPr>
          <w:rFonts w:ascii="Times New Roman" w:hAnsi="Times New Roman" w:cs="Times New Roman"/>
          <w:color w:val="000000"/>
          <w:bdr w:val="none" w:sz="0" w:space="0" w:color="auto" w:frame="1"/>
          <w:shd w:val="clear" w:color="auto" w:fill="FFFFFF"/>
          <w:lang w:val="en"/>
        </w:rPr>
        <w:t xml:space="preserve">. </w:t>
      </w:r>
    </w:p>
    <w:p w14:paraId="1FDE5E47" w14:textId="77777777" w:rsidR="00E82094" w:rsidRDefault="00E82094" w:rsidP="009D1C2E">
      <w:pPr>
        <w:spacing w:before="240" w:line="240" w:lineRule="auto"/>
        <w:ind w:left="360" w:right="360"/>
        <w:jc w:val="both"/>
        <w:rPr>
          <w:rFonts w:ascii="Times New Roman" w:eastAsia="Times New Roman" w:hAnsi="Times New Roman" w:cs="Times New Roman"/>
          <w:b/>
          <w:bCs/>
        </w:rPr>
      </w:pPr>
    </w:p>
    <w:p w14:paraId="6AC5A5B0" w14:textId="7632A74A" w:rsidR="00013D8B" w:rsidRPr="00C310E2" w:rsidRDefault="00D41724" w:rsidP="00C310E2">
      <w:pPr>
        <w:spacing w:before="240" w:after="0" w:line="480" w:lineRule="auto"/>
        <w:ind w:left="720" w:hanging="360"/>
        <w:jc w:val="both"/>
        <w:rPr>
          <w:rFonts w:cstheme="minorHAnsi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</w:pPr>
      <w:r w:rsidRPr="00D41724">
        <w:rPr>
          <w:rFonts w:ascii="Times New Roman" w:hAnsi="Times New Roman" w:cs="Times New Roman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Refe</w:t>
      </w:r>
      <w:r w:rsidRPr="00C310E2">
        <w:rPr>
          <w:rFonts w:cstheme="minorHAnsi"/>
          <w:b/>
          <w:bCs/>
          <w:color w:val="000000"/>
          <w:sz w:val="24"/>
          <w:szCs w:val="24"/>
          <w:bdr w:val="none" w:sz="0" w:space="0" w:color="auto" w:frame="1"/>
          <w:shd w:val="clear" w:color="auto" w:fill="FFFFFF"/>
          <w:lang w:val="en"/>
        </w:rPr>
        <w:t>rences:</w:t>
      </w:r>
    </w:p>
    <w:p w14:paraId="08C65936" w14:textId="77777777" w:rsidR="004D6C52" w:rsidRPr="00C310E2" w:rsidRDefault="00013D8B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fldChar w:fldCharType="begin"/>
      </w:r>
      <w:r w:rsidRPr="00C310E2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C310E2">
        <w:rPr>
          <w:rFonts w:asciiTheme="minorHAnsi" w:hAnsiTheme="minorHAnsi" w:cstheme="minorHAnsi"/>
          <w:sz w:val="24"/>
          <w:szCs w:val="24"/>
        </w:rPr>
        <w:fldChar w:fldCharType="separate"/>
      </w:r>
      <w:r w:rsidR="004D6C52" w:rsidRPr="00C310E2">
        <w:rPr>
          <w:rFonts w:asciiTheme="minorHAnsi" w:hAnsiTheme="minorHAnsi" w:cstheme="minorHAnsi"/>
          <w:sz w:val="24"/>
          <w:szCs w:val="24"/>
        </w:rPr>
        <w:t>1</w:t>
      </w:r>
      <w:r w:rsidR="004D6C52" w:rsidRPr="00C310E2">
        <w:rPr>
          <w:rFonts w:asciiTheme="minorHAnsi" w:hAnsiTheme="minorHAnsi" w:cstheme="minorHAnsi"/>
          <w:sz w:val="24"/>
          <w:szCs w:val="24"/>
        </w:rPr>
        <w:tab/>
        <w:t xml:space="preserve">Wang, X., Wanniarachchi, H., Wu, A. &amp; Liu, H. Combination of Group Singular Value Decomposition and eLORETA Identifies Human EEG Networks and Responses to Transcranial Photobiomodulation. </w:t>
      </w:r>
      <w:r w:rsidR="004D6C52" w:rsidRPr="00C310E2">
        <w:rPr>
          <w:rFonts w:asciiTheme="minorHAnsi" w:hAnsiTheme="minorHAnsi" w:cstheme="minorHAnsi"/>
          <w:i/>
          <w:sz w:val="24"/>
          <w:szCs w:val="24"/>
        </w:rPr>
        <w:t>Frontiers in human neuroscience</w:t>
      </w:r>
      <w:r w:rsidR="004D6C52"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="004D6C52" w:rsidRPr="00C310E2">
        <w:rPr>
          <w:rFonts w:asciiTheme="minorHAnsi" w:hAnsiTheme="minorHAnsi" w:cstheme="minorHAnsi"/>
          <w:b/>
          <w:sz w:val="24"/>
          <w:szCs w:val="24"/>
        </w:rPr>
        <w:t>16</w:t>
      </w:r>
      <w:r w:rsidR="004D6C52" w:rsidRPr="00C310E2">
        <w:rPr>
          <w:rFonts w:asciiTheme="minorHAnsi" w:hAnsiTheme="minorHAnsi" w:cstheme="minorHAnsi"/>
          <w:sz w:val="24"/>
          <w:szCs w:val="24"/>
        </w:rPr>
        <w:t>, doi:10.3389/fnhum.2022.853909 (2022).</w:t>
      </w:r>
    </w:p>
    <w:p w14:paraId="43563D33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2</w:t>
      </w:r>
      <w:r w:rsidRPr="00C310E2">
        <w:rPr>
          <w:rFonts w:asciiTheme="minorHAnsi" w:hAnsiTheme="minorHAnsi" w:cstheme="minorHAnsi"/>
          <w:sz w:val="24"/>
          <w:szCs w:val="24"/>
        </w:rPr>
        <w:tab/>
        <w:t>Li, S.</w:t>
      </w:r>
      <w:r w:rsidRPr="00C310E2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C310E2">
        <w:rPr>
          <w:rFonts w:asciiTheme="minorHAnsi" w:hAnsiTheme="minorHAnsi" w:cstheme="minorHAnsi"/>
          <w:sz w:val="24"/>
          <w:szCs w:val="24"/>
        </w:rPr>
        <w:t xml:space="preserve"> Analysis of group ICA-based connectivity measures from fMRI: application to Alzheimer's disease. </w:t>
      </w:r>
      <w:r w:rsidRPr="00C310E2">
        <w:rPr>
          <w:rFonts w:asciiTheme="minorHAnsi" w:hAnsiTheme="minorHAnsi" w:cstheme="minorHAnsi"/>
          <w:i/>
          <w:sz w:val="24"/>
          <w:szCs w:val="24"/>
        </w:rPr>
        <w:t>PloS one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7,11</w:t>
      </w:r>
      <w:r w:rsidRPr="00C310E2">
        <w:rPr>
          <w:rFonts w:asciiTheme="minorHAnsi" w:hAnsiTheme="minorHAnsi" w:cstheme="minorHAnsi"/>
          <w:sz w:val="24"/>
          <w:szCs w:val="24"/>
        </w:rPr>
        <w:t>, doi:10.1371/journal.pone.0049340 (2012).</w:t>
      </w:r>
    </w:p>
    <w:p w14:paraId="3416F9EE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3</w:t>
      </w:r>
      <w:r w:rsidRPr="00C310E2">
        <w:rPr>
          <w:rFonts w:asciiTheme="minorHAnsi" w:hAnsiTheme="minorHAnsi" w:cstheme="minorHAnsi"/>
          <w:sz w:val="24"/>
          <w:szCs w:val="24"/>
        </w:rPr>
        <w:tab/>
        <w:t xml:space="preserve">Calhoun, V. D., Liu J Fau - Adali, T. &amp; Adali, T. A review of group ICA for fMRI data and ICA for joint inference of imaging, genetic, and ERP data. </w:t>
      </w:r>
      <w:r w:rsidRPr="00C310E2">
        <w:rPr>
          <w:rFonts w:asciiTheme="minorHAnsi" w:hAnsiTheme="minorHAnsi" w:cstheme="minorHAnsi"/>
          <w:i/>
          <w:sz w:val="24"/>
          <w:szCs w:val="24"/>
        </w:rPr>
        <w:t>NeuroImage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45,1</w:t>
      </w:r>
      <w:r w:rsidRPr="00C310E2">
        <w:rPr>
          <w:rFonts w:asciiTheme="minorHAnsi" w:hAnsiTheme="minorHAnsi" w:cstheme="minorHAnsi"/>
          <w:sz w:val="24"/>
          <w:szCs w:val="24"/>
        </w:rPr>
        <w:t>, doi:10.1016/j.neuroimage.2008.10.057 (2009).</w:t>
      </w:r>
    </w:p>
    <w:p w14:paraId="1A661D9C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4</w:t>
      </w:r>
      <w:r w:rsidRPr="00C310E2">
        <w:rPr>
          <w:rFonts w:asciiTheme="minorHAnsi" w:hAnsiTheme="minorHAnsi" w:cstheme="minorHAnsi"/>
          <w:sz w:val="24"/>
          <w:szCs w:val="24"/>
        </w:rPr>
        <w:tab/>
        <w:t xml:space="preserve">Liu, C., JaJa, J. &amp; Pessoa, L. LEICA: Laplacian eigenmaps for group ICA decomposition of fMRI data. </w:t>
      </w:r>
      <w:r w:rsidRPr="00C310E2">
        <w:rPr>
          <w:rFonts w:asciiTheme="minorHAnsi" w:hAnsiTheme="minorHAnsi" w:cstheme="minorHAnsi"/>
          <w:i/>
          <w:sz w:val="24"/>
          <w:szCs w:val="24"/>
        </w:rPr>
        <w:t>NeuroImage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169</w:t>
      </w:r>
      <w:r w:rsidRPr="00C310E2">
        <w:rPr>
          <w:rFonts w:asciiTheme="minorHAnsi" w:hAnsiTheme="minorHAnsi" w:cstheme="minorHAnsi"/>
          <w:sz w:val="24"/>
          <w:szCs w:val="24"/>
        </w:rPr>
        <w:t>, 363-373, doi:10.1016/j.neuroimage.2017.12.018 (2018).</w:t>
      </w:r>
    </w:p>
    <w:p w14:paraId="0EAA0383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5</w:t>
      </w:r>
      <w:r w:rsidRPr="00C310E2">
        <w:rPr>
          <w:rFonts w:asciiTheme="minorHAnsi" w:hAnsiTheme="minorHAnsi" w:cstheme="minorHAnsi"/>
          <w:sz w:val="24"/>
          <w:szCs w:val="24"/>
        </w:rPr>
        <w:tab/>
        <w:t xml:space="preserve">Mantini, D., Perrucci Mg Fau - Del Gratta, C., Del Gratta C Fau - Romani, G. L., Romani Gl Fau - Corbetta, M. &amp; Corbetta, M. Electrophysiological signatures of resting state networks in the human brain. </w:t>
      </w:r>
      <w:r w:rsidRPr="00C310E2">
        <w:rPr>
          <w:rFonts w:asciiTheme="minorHAnsi" w:hAnsiTheme="minorHAnsi" w:cstheme="minorHAnsi"/>
          <w:i/>
          <w:sz w:val="24"/>
          <w:szCs w:val="24"/>
        </w:rPr>
        <w:t>Proceedings of the National Academy of Sciences of the United States of America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104,32</w:t>
      </w:r>
      <w:r w:rsidRPr="00C310E2">
        <w:rPr>
          <w:rFonts w:asciiTheme="minorHAnsi" w:hAnsiTheme="minorHAnsi" w:cstheme="minorHAnsi"/>
          <w:sz w:val="24"/>
          <w:szCs w:val="24"/>
        </w:rPr>
        <w:t>, doi:10.1073/pnas.0700668104 (2007).</w:t>
      </w:r>
    </w:p>
    <w:p w14:paraId="26E0F32B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6</w:t>
      </w:r>
      <w:r w:rsidRPr="00C310E2">
        <w:rPr>
          <w:rFonts w:asciiTheme="minorHAnsi" w:hAnsiTheme="minorHAnsi" w:cstheme="minorHAnsi"/>
          <w:sz w:val="24"/>
          <w:szCs w:val="24"/>
        </w:rPr>
        <w:tab/>
        <w:t>Pascual-Marqui, R. D.</w:t>
      </w:r>
      <w:r w:rsidRPr="00C310E2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C310E2">
        <w:rPr>
          <w:rFonts w:asciiTheme="minorHAnsi" w:hAnsiTheme="minorHAnsi" w:cstheme="minorHAnsi"/>
          <w:sz w:val="24"/>
          <w:szCs w:val="24"/>
        </w:rPr>
        <w:t xml:space="preserve"> Assessing interactions in the brain with exact low-resolution electromagnetic tomography. </w:t>
      </w:r>
      <w:r w:rsidRPr="00C310E2">
        <w:rPr>
          <w:rFonts w:asciiTheme="minorHAnsi" w:hAnsiTheme="minorHAnsi" w:cstheme="minorHAnsi"/>
          <w:i/>
          <w:sz w:val="24"/>
          <w:szCs w:val="24"/>
        </w:rPr>
        <w:t xml:space="preserve">Philosophical </w:t>
      </w:r>
      <w:r w:rsidRPr="00592A3F">
        <w:rPr>
          <w:rFonts w:asciiTheme="minorHAnsi" w:hAnsiTheme="minorHAnsi" w:cstheme="minorHAnsi"/>
          <w:i/>
        </w:rPr>
        <w:t>transactions</w:t>
      </w:r>
      <w:r w:rsidRPr="00C310E2">
        <w:rPr>
          <w:rFonts w:asciiTheme="minorHAnsi" w:hAnsiTheme="minorHAnsi" w:cstheme="minorHAnsi"/>
          <w:i/>
          <w:sz w:val="24"/>
          <w:szCs w:val="24"/>
        </w:rPr>
        <w:t xml:space="preserve">. Series A, Mathematical, </w:t>
      </w:r>
      <w:r w:rsidRPr="00C310E2">
        <w:rPr>
          <w:rFonts w:asciiTheme="minorHAnsi" w:hAnsiTheme="minorHAnsi" w:cstheme="minorHAnsi"/>
          <w:i/>
          <w:sz w:val="24"/>
          <w:szCs w:val="24"/>
        </w:rPr>
        <w:lastRenderedPageBreak/>
        <w:t>physical, and engineering sciences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369,1952</w:t>
      </w:r>
      <w:r w:rsidRPr="00C310E2">
        <w:rPr>
          <w:rFonts w:asciiTheme="minorHAnsi" w:hAnsiTheme="minorHAnsi" w:cstheme="minorHAnsi"/>
          <w:sz w:val="24"/>
          <w:szCs w:val="24"/>
        </w:rPr>
        <w:t>, 3768-3784, doi:10.1098/rsta.2011.0081 (2011).</w:t>
      </w:r>
    </w:p>
    <w:p w14:paraId="333CFC29" w14:textId="77777777" w:rsidR="004D6C52" w:rsidRPr="00C310E2" w:rsidRDefault="004D6C52" w:rsidP="00C310E2">
      <w:pPr>
        <w:pStyle w:val="EndNoteBibliography"/>
        <w:spacing w:after="0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7</w:t>
      </w:r>
      <w:r w:rsidRPr="00C310E2">
        <w:rPr>
          <w:rFonts w:asciiTheme="minorHAnsi" w:hAnsiTheme="minorHAnsi" w:cstheme="minorHAnsi"/>
          <w:sz w:val="24"/>
          <w:szCs w:val="24"/>
        </w:rPr>
        <w:tab/>
        <w:t>Clements, G. M.</w:t>
      </w:r>
      <w:r w:rsidRPr="00C310E2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C310E2">
        <w:rPr>
          <w:rFonts w:asciiTheme="minorHAnsi" w:hAnsiTheme="minorHAnsi" w:cstheme="minorHAnsi"/>
          <w:sz w:val="24"/>
          <w:szCs w:val="24"/>
        </w:rPr>
        <w:t xml:space="preserve"> Spontaneous Alpha and Theta Oscillations Are Related to Complementary Aspects of Cognitive Control in Younger and Older Adults. </w:t>
      </w:r>
      <w:r w:rsidRPr="00C310E2">
        <w:rPr>
          <w:rFonts w:asciiTheme="minorHAnsi" w:hAnsiTheme="minorHAnsi" w:cstheme="minorHAnsi"/>
          <w:i/>
          <w:sz w:val="24"/>
          <w:szCs w:val="24"/>
        </w:rPr>
        <w:t>Frontiers in human neuroscience</w:t>
      </w:r>
      <w:r w:rsidRPr="00C310E2">
        <w:rPr>
          <w:rFonts w:asciiTheme="minorHAnsi" w:hAnsiTheme="minorHAnsi" w:cstheme="minorHAnsi"/>
          <w:sz w:val="24"/>
          <w:szCs w:val="24"/>
        </w:rPr>
        <w:t xml:space="preserve"> </w:t>
      </w:r>
      <w:r w:rsidRPr="00C310E2">
        <w:rPr>
          <w:rFonts w:asciiTheme="minorHAnsi" w:hAnsiTheme="minorHAnsi" w:cstheme="minorHAnsi"/>
          <w:b/>
          <w:sz w:val="24"/>
          <w:szCs w:val="24"/>
        </w:rPr>
        <w:t>15 621620</w:t>
      </w:r>
      <w:r w:rsidRPr="00C310E2">
        <w:rPr>
          <w:rFonts w:asciiTheme="minorHAnsi" w:hAnsiTheme="minorHAnsi" w:cstheme="minorHAnsi"/>
          <w:sz w:val="24"/>
          <w:szCs w:val="24"/>
        </w:rPr>
        <w:t>, doi:10.3389/fnhum.2021.621620 (2021).</w:t>
      </w:r>
    </w:p>
    <w:p w14:paraId="0743E4E3" w14:textId="2B95C24D" w:rsidR="004D6C52" w:rsidRPr="00C310E2" w:rsidRDefault="004D6C52" w:rsidP="00C310E2">
      <w:pPr>
        <w:pStyle w:val="EndNoteBibliography"/>
        <w:ind w:left="720" w:hanging="360"/>
        <w:rPr>
          <w:rFonts w:asciiTheme="minorHAnsi" w:hAnsiTheme="minorHAnsi" w:cstheme="minorHAnsi"/>
          <w:sz w:val="24"/>
          <w:szCs w:val="24"/>
        </w:rPr>
      </w:pPr>
      <w:r w:rsidRPr="00C310E2">
        <w:rPr>
          <w:rFonts w:asciiTheme="minorHAnsi" w:hAnsiTheme="minorHAnsi" w:cstheme="minorHAnsi"/>
          <w:sz w:val="24"/>
          <w:szCs w:val="24"/>
        </w:rPr>
        <w:t>8</w:t>
      </w:r>
      <w:r w:rsidRPr="00C310E2">
        <w:rPr>
          <w:rFonts w:asciiTheme="minorHAnsi" w:hAnsiTheme="minorHAnsi" w:cstheme="minorHAnsi"/>
          <w:sz w:val="24"/>
          <w:szCs w:val="24"/>
        </w:rPr>
        <w:tab/>
        <w:t xml:space="preserve">MathWorks. </w:t>
      </w:r>
      <w:r w:rsidRPr="00C310E2">
        <w:rPr>
          <w:rFonts w:asciiTheme="minorHAnsi" w:hAnsiTheme="minorHAnsi" w:cstheme="minorHAnsi"/>
          <w:i/>
          <w:sz w:val="24"/>
          <w:szCs w:val="24"/>
        </w:rPr>
        <w:t>Permutation Test</w:t>
      </w:r>
      <w:r w:rsidRPr="00C310E2">
        <w:rPr>
          <w:rFonts w:asciiTheme="minorHAnsi" w:hAnsiTheme="minorHAnsi" w:cstheme="minorHAnsi"/>
          <w:sz w:val="24"/>
          <w:szCs w:val="24"/>
        </w:rPr>
        <w:t>, &lt;</w:t>
      </w:r>
      <w:hyperlink r:id="rId10" w:history="1">
        <w:r w:rsidRPr="00C310E2">
          <w:rPr>
            <w:rStyle w:val="Hyperlink"/>
            <w:rFonts w:asciiTheme="minorHAnsi" w:hAnsiTheme="minorHAnsi" w:cstheme="minorHAnsi"/>
            <w:sz w:val="24"/>
            <w:szCs w:val="24"/>
          </w:rPr>
          <w:t>https://www.mathworks.com/matlabcentral/fileexchange/63276-permutation-test</w:t>
        </w:r>
      </w:hyperlink>
      <w:r w:rsidRPr="00C310E2">
        <w:rPr>
          <w:rFonts w:asciiTheme="minorHAnsi" w:hAnsiTheme="minorHAnsi" w:cstheme="minorHAnsi"/>
          <w:sz w:val="24"/>
          <w:szCs w:val="24"/>
        </w:rPr>
        <w:t>&gt; (2021).</w:t>
      </w:r>
    </w:p>
    <w:p w14:paraId="104D0F0D" w14:textId="1BE6D8A5" w:rsidR="000B2789" w:rsidRDefault="00013D8B" w:rsidP="00C310E2">
      <w:pPr>
        <w:pStyle w:val="EndNoteBibliography"/>
        <w:ind w:left="720" w:hanging="360"/>
      </w:pPr>
      <w:r w:rsidRPr="00C310E2">
        <w:rPr>
          <w:rFonts w:asciiTheme="minorHAnsi" w:hAnsiTheme="minorHAnsi" w:cstheme="minorHAnsi"/>
          <w:sz w:val="24"/>
          <w:szCs w:val="24"/>
        </w:rPr>
        <w:fldChar w:fldCharType="end"/>
      </w:r>
    </w:p>
    <w:sectPr w:rsidR="000B2789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4050D7" w14:textId="77777777" w:rsidR="002C0B2D" w:rsidRDefault="002C0B2D" w:rsidP="00CD2C67">
      <w:pPr>
        <w:spacing w:after="0" w:line="240" w:lineRule="auto"/>
      </w:pPr>
      <w:r>
        <w:separator/>
      </w:r>
    </w:p>
  </w:endnote>
  <w:endnote w:type="continuationSeparator" w:id="0">
    <w:p w14:paraId="7F5A55F2" w14:textId="77777777" w:rsidR="002C0B2D" w:rsidRDefault="002C0B2D" w:rsidP="00CD2C67">
      <w:pPr>
        <w:spacing w:after="0" w:line="240" w:lineRule="auto"/>
      </w:pPr>
      <w:r>
        <w:continuationSeparator/>
      </w:r>
    </w:p>
  </w:endnote>
  <w:endnote w:type="continuationNotice" w:id="1">
    <w:p w14:paraId="647AD021" w14:textId="77777777" w:rsidR="002C0B2D" w:rsidRDefault="002C0B2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923125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E6CD9C" w14:textId="4850D11B" w:rsidR="00CD2C67" w:rsidRDefault="00CD2C6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C975EE6" w14:textId="77777777" w:rsidR="00CD2C67" w:rsidRDefault="00CD2C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6E9AE8" w14:textId="77777777" w:rsidR="002C0B2D" w:rsidRDefault="002C0B2D" w:rsidP="00CD2C67">
      <w:pPr>
        <w:spacing w:after="0" w:line="240" w:lineRule="auto"/>
      </w:pPr>
      <w:r>
        <w:separator/>
      </w:r>
    </w:p>
  </w:footnote>
  <w:footnote w:type="continuationSeparator" w:id="0">
    <w:p w14:paraId="6CC5FBB3" w14:textId="77777777" w:rsidR="002C0B2D" w:rsidRDefault="002C0B2D" w:rsidP="00CD2C67">
      <w:pPr>
        <w:spacing w:after="0" w:line="240" w:lineRule="auto"/>
      </w:pPr>
      <w:r>
        <w:continuationSeparator/>
      </w:r>
    </w:p>
  </w:footnote>
  <w:footnote w:type="continuationNotice" w:id="1">
    <w:p w14:paraId="338BADBD" w14:textId="77777777" w:rsidR="002C0B2D" w:rsidRDefault="002C0B2D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6C0C06"/>
    <w:multiLevelType w:val="hybridMultilevel"/>
    <w:tmpl w:val="EB5E1D1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813674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zv2pf2pav9v3ed9wbxf9xzpe0t59sdfrvd&quot;&gt;My EndNote Library&lt;record-ids&gt;&lt;item&gt;34&lt;/item&gt;&lt;item&gt;46&lt;/item&gt;&lt;item&gt;47&lt;/item&gt;&lt;item&gt;135&lt;/item&gt;&lt;item&gt;136&lt;/item&gt;&lt;item&gt;137&lt;/item&gt;&lt;item&gt;138&lt;/item&gt;&lt;item&gt;139&lt;/item&gt;&lt;/record-ids&gt;&lt;/item&gt;&lt;/Libraries&gt;"/>
  </w:docVars>
  <w:rsids>
    <w:rsidRoot w:val="00013D8B"/>
    <w:rsid w:val="00000CB0"/>
    <w:rsid w:val="00013D8B"/>
    <w:rsid w:val="00017168"/>
    <w:rsid w:val="0003144D"/>
    <w:rsid w:val="00033C1A"/>
    <w:rsid w:val="00035D07"/>
    <w:rsid w:val="000706B8"/>
    <w:rsid w:val="00081A9F"/>
    <w:rsid w:val="00081E8C"/>
    <w:rsid w:val="00082A27"/>
    <w:rsid w:val="00083871"/>
    <w:rsid w:val="00084F63"/>
    <w:rsid w:val="000946C2"/>
    <w:rsid w:val="00095967"/>
    <w:rsid w:val="000A6247"/>
    <w:rsid w:val="000B2789"/>
    <w:rsid w:val="000B7337"/>
    <w:rsid w:val="000C308C"/>
    <w:rsid w:val="000D4BB9"/>
    <w:rsid w:val="000E0635"/>
    <w:rsid w:val="000E5C1D"/>
    <w:rsid w:val="000F3D94"/>
    <w:rsid w:val="000F6D52"/>
    <w:rsid w:val="00100283"/>
    <w:rsid w:val="0010582B"/>
    <w:rsid w:val="001266EA"/>
    <w:rsid w:val="001277B8"/>
    <w:rsid w:val="00131FA4"/>
    <w:rsid w:val="00132980"/>
    <w:rsid w:val="00140476"/>
    <w:rsid w:val="00144885"/>
    <w:rsid w:val="00147FB8"/>
    <w:rsid w:val="00154DCC"/>
    <w:rsid w:val="001628E2"/>
    <w:rsid w:val="00187F96"/>
    <w:rsid w:val="00194955"/>
    <w:rsid w:val="001A35AD"/>
    <w:rsid w:val="001A4865"/>
    <w:rsid w:val="001A4CFC"/>
    <w:rsid w:val="001A55E1"/>
    <w:rsid w:val="001B20ED"/>
    <w:rsid w:val="001C2ED0"/>
    <w:rsid w:val="001C505D"/>
    <w:rsid w:val="001C7F56"/>
    <w:rsid w:val="001D3F81"/>
    <w:rsid w:val="001D575D"/>
    <w:rsid w:val="001D6B99"/>
    <w:rsid w:val="001D7BF8"/>
    <w:rsid w:val="001D7DC6"/>
    <w:rsid w:val="001E0199"/>
    <w:rsid w:val="0021075E"/>
    <w:rsid w:val="00210EF3"/>
    <w:rsid w:val="0021177D"/>
    <w:rsid w:val="00211BA4"/>
    <w:rsid w:val="00213EBB"/>
    <w:rsid w:val="0022166D"/>
    <w:rsid w:val="00231606"/>
    <w:rsid w:val="00234C3D"/>
    <w:rsid w:val="00237780"/>
    <w:rsid w:val="00241DD8"/>
    <w:rsid w:val="00242590"/>
    <w:rsid w:val="002473F8"/>
    <w:rsid w:val="00247693"/>
    <w:rsid w:val="00252D8B"/>
    <w:rsid w:val="002648F3"/>
    <w:rsid w:val="00271099"/>
    <w:rsid w:val="00273652"/>
    <w:rsid w:val="002855DD"/>
    <w:rsid w:val="002927A2"/>
    <w:rsid w:val="00293FCD"/>
    <w:rsid w:val="00294A69"/>
    <w:rsid w:val="0029621B"/>
    <w:rsid w:val="002B14B6"/>
    <w:rsid w:val="002C0B2D"/>
    <w:rsid w:val="002C31AF"/>
    <w:rsid w:val="002C7F56"/>
    <w:rsid w:val="002E2293"/>
    <w:rsid w:val="002F3768"/>
    <w:rsid w:val="003131ED"/>
    <w:rsid w:val="0032399C"/>
    <w:rsid w:val="003240F1"/>
    <w:rsid w:val="00342F98"/>
    <w:rsid w:val="003515F1"/>
    <w:rsid w:val="00353586"/>
    <w:rsid w:val="00360BEA"/>
    <w:rsid w:val="00362AEC"/>
    <w:rsid w:val="00365833"/>
    <w:rsid w:val="0037093A"/>
    <w:rsid w:val="003756EF"/>
    <w:rsid w:val="00383CBF"/>
    <w:rsid w:val="003A0B58"/>
    <w:rsid w:val="003A199E"/>
    <w:rsid w:val="003B5CFD"/>
    <w:rsid w:val="003B7188"/>
    <w:rsid w:val="003C55B0"/>
    <w:rsid w:val="003D6C51"/>
    <w:rsid w:val="003D7093"/>
    <w:rsid w:val="003D7379"/>
    <w:rsid w:val="003D7684"/>
    <w:rsid w:val="003F47BE"/>
    <w:rsid w:val="003F7400"/>
    <w:rsid w:val="00400D59"/>
    <w:rsid w:val="004022D3"/>
    <w:rsid w:val="00403E41"/>
    <w:rsid w:val="00413B36"/>
    <w:rsid w:val="00436CA5"/>
    <w:rsid w:val="00437C1C"/>
    <w:rsid w:val="00451698"/>
    <w:rsid w:val="004530A5"/>
    <w:rsid w:val="00454709"/>
    <w:rsid w:val="00464498"/>
    <w:rsid w:val="004707B7"/>
    <w:rsid w:val="0047433C"/>
    <w:rsid w:val="00476D2A"/>
    <w:rsid w:val="0048534D"/>
    <w:rsid w:val="0049382D"/>
    <w:rsid w:val="004A3426"/>
    <w:rsid w:val="004A7FE2"/>
    <w:rsid w:val="004C44E6"/>
    <w:rsid w:val="004D3FEE"/>
    <w:rsid w:val="004D6C52"/>
    <w:rsid w:val="004F0F0F"/>
    <w:rsid w:val="005006C7"/>
    <w:rsid w:val="0050412F"/>
    <w:rsid w:val="00506339"/>
    <w:rsid w:val="00512FC6"/>
    <w:rsid w:val="00513E04"/>
    <w:rsid w:val="00516D09"/>
    <w:rsid w:val="00530B88"/>
    <w:rsid w:val="00535C54"/>
    <w:rsid w:val="00543904"/>
    <w:rsid w:val="00547A82"/>
    <w:rsid w:val="00566D56"/>
    <w:rsid w:val="00571321"/>
    <w:rsid w:val="005727C0"/>
    <w:rsid w:val="00580887"/>
    <w:rsid w:val="005815B4"/>
    <w:rsid w:val="00581E77"/>
    <w:rsid w:val="00586C87"/>
    <w:rsid w:val="0059176B"/>
    <w:rsid w:val="00592A3F"/>
    <w:rsid w:val="005A0F15"/>
    <w:rsid w:val="005A4DC6"/>
    <w:rsid w:val="005A5CF0"/>
    <w:rsid w:val="005B17B6"/>
    <w:rsid w:val="005B183E"/>
    <w:rsid w:val="005C20F2"/>
    <w:rsid w:val="005C5BD0"/>
    <w:rsid w:val="005F147F"/>
    <w:rsid w:val="0060036E"/>
    <w:rsid w:val="006216CB"/>
    <w:rsid w:val="0063137D"/>
    <w:rsid w:val="00632242"/>
    <w:rsid w:val="00644C5F"/>
    <w:rsid w:val="00645F5C"/>
    <w:rsid w:val="00651BB9"/>
    <w:rsid w:val="00657B7D"/>
    <w:rsid w:val="00657C26"/>
    <w:rsid w:val="00657E89"/>
    <w:rsid w:val="00674D17"/>
    <w:rsid w:val="00677624"/>
    <w:rsid w:val="006822C1"/>
    <w:rsid w:val="00687639"/>
    <w:rsid w:val="00692899"/>
    <w:rsid w:val="006954CD"/>
    <w:rsid w:val="006A0BBA"/>
    <w:rsid w:val="006B1388"/>
    <w:rsid w:val="006C0499"/>
    <w:rsid w:val="006C0A18"/>
    <w:rsid w:val="006C0FF2"/>
    <w:rsid w:val="006C20D0"/>
    <w:rsid w:val="006C4197"/>
    <w:rsid w:val="006E064B"/>
    <w:rsid w:val="006E5206"/>
    <w:rsid w:val="006F2733"/>
    <w:rsid w:val="006F2F0C"/>
    <w:rsid w:val="007035E5"/>
    <w:rsid w:val="0070381A"/>
    <w:rsid w:val="00720798"/>
    <w:rsid w:val="0072079D"/>
    <w:rsid w:val="007264D5"/>
    <w:rsid w:val="007403B6"/>
    <w:rsid w:val="0074724C"/>
    <w:rsid w:val="00750F80"/>
    <w:rsid w:val="00756BD1"/>
    <w:rsid w:val="00777650"/>
    <w:rsid w:val="007A3F60"/>
    <w:rsid w:val="007A7428"/>
    <w:rsid w:val="007B0414"/>
    <w:rsid w:val="007C0EA4"/>
    <w:rsid w:val="007C753E"/>
    <w:rsid w:val="007D0766"/>
    <w:rsid w:val="007D55E1"/>
    <w:rsid w:val="007E1BD2"/>
    <w:rsid w:val="007E536E"/>
    <w:rsid w:val="007F7F2C"/>
    <w:rsid w:val="00802033"/>
    <w:rsid w:val="00802331"/>
    <w:rsid w:val="00803A2D"/>
    <w:rsid w:val="00804B2D"/>
    <w:rsid w:val="00804F34"/>
    <w:rsid w:val="00811CD2"/>
    <w:rsid w:val="0084012A"/>
    <w:rsid w:val="008473B9"/>
    <w:rsid w:val="0086404D"/>
    <w:rsid w:val="008659DA"/>
    <w:rsid w:val="008717D8"/>
    <w:rsid w:val="00876340"/>
    <w:rsid w:val="00880B4E"/>
    <w:rsid w:val="00885040"/>
    <w:rsid w:val="008A01E4"/>
    <w:rsid w:val="008B0CF2"/>
    <w:rsid w:val="008B1A24"/>
    <w:rsid w:val="008B2435"/>
    <w:rsid w:val="008B3054"/>
    <w:rsid w:val="008C04EE"/>
    <w:rsid w:val="008C0645"/>
    <w:rsid w:val="008C1DA8"/>
    <w:rsid w:val="008C59E1"/>
    <w:rsid w:val="008D19C9"/>
    <w:rsid w:val="008D1EE3"/>
    <w:rsid w:val="008D2A6A"/>
    <w:rsid w:val="008D3358"/>
    <w:rsid w:val="008D6872"/>
    <w:rsid w:val="008D7408"/>
    <w:rsid w:val="008E3D26"/>
    <w:rsid w:val="008E5BAE"/>
    <w:rsid w:val="008F2F21"/>
    <w:rsid w:val="00903365"/>
    <w:rsid w:val="00904F8C"/>
    <w:rsid w:val="00920CFF"/>
    <w:rsid w:val="0093526B"/>
    <w:rsid w:val="00937512"/>
    <w:rsid w:val="0094472A"/>
    <w:rsid w:val="00945F07"/>
    <w:rsid w:val="00946AAB"/>
    <w:rsid w:val="00953B90"/>
    <w:rsid w:val="00957874"/>
    <w:rsid w:val="00964AA5"/>
    <w:rsid w:val="009659AE"/>
    <w:rsid w:val="00991AAE"/>
    <w:rsid w:val="00994468"/>
    <w:rsid w:val="00995884"/>
    <w:rsid w:val="009B3C97"/>
    <w:rsid w:val="009C50A3"/>
    <w:rsid w:val="009C6338"/>
    <w:rsid w:val="009D1C2E"/>
    <w:rsid w:val="009E3F44"/>
    <w:rsid w:val="009F0EA0"/>
    <w:rsid w:val="009F0F66"/>
    <w:rsid w:val="009F511B"/>
    <w:rsid w:val="00A029CA"/>
    <w:rsid w:val="00A0422B"/>
    <w:rsid w:val="00A10403"/>
    <w:rsid w:val="00A20C66"/>
    <w:rsid w:val="00A25AE0"/>
    <w:rsid w:val="00A26A41"/>
    <w:rsid w:val="00A2767A"/>
    <w:rsid w:val="00A34D24"/>
    <w:rsid w:val="00A421AC"/>
    <w:rsid w:val="00A45DF1"/>
    <w:rsid w:val="00A478BC"/>
    <w:rsid w:val="00A569BD"/>
    <w:rsid w:val="00A637D3"/>
    <w:rsid w:val="00A75561"/>
    <w:rsid w:val="00A82654"/>
    <w:rsid w:val="00A87217"/>
    <w:rsid w:val="00A90AF1"/>
    <w:rsid w:val="00A90FD3"/>
    <w:rsid w:val="00AA1E33"/>
    <w:rsid w:val="00AA2326"/>
    <w:rsid w:val="00AB21A6"/>
    <w:rsid w:val="00AE0CD0"/>
    <w:rsid w:val="00AE490A"/>
    <w:rsid w:val="00AF269B"/>
    <w:rsid w:val="00AF494C"/>
    <w:rsid w:val="00B015D8"/>
    <w:rsid w:val="00B01F15"/>
    <w:rsid w:val="00B02602"/>
    <w:rsid w:val="00B03EEE"/>
    <w:rsid w:val="00B17F0F"/>
    <w:rsid w:val="00B22E26"/>
    <w:rsid w:val="00B24043"/>
    <w:rsid w:val="00B32D4E"/>
    <w:rsid w:val="00B33FE8"/>
    <w:rsid w:val="00B56FFB"/>
    <w:rsid w:val="00B6399B"/>
    <w:rsid w:val="00B870FB"/>
    <w:rsid w:val="00B931C8"/>
    <w:rsid w:val="00BA6F10"/>
    <w:rsid w:val="00BB24B4"/>
    <w:rsid w:val="00BB3FD9"/>
    <w:rsid w:val="00BB6241"/>
    <w:rsid w:val="00BC0E30"/>
    <w:rsid w:val="00BD0567"/>
    <w:rsid w:val="00BD6D95"/>
    <w:rsid w:val="00BE1DAC"/>
    <w:rsid w:val="00C07BA2"/>
    <w:rsid w:val="00C27641"/>
    <w:rsid w:val="00C27808"/>
    <w:rsid w:val="00C310E2"/>
    <w:rsid w:val="00C4513A"/>
    <w:rsid w:val="00C47FA6"/>
    <w:rsid w:val="00C53FE7"/>
    <w:rsid w:val="00C56265"/>
    <w:rsid w:val="00C63D07"/>
    <w:rsid w:val="00C708F0"/>
    <w:rsid w:val="00C70DEA"/>
    <w:rsid w:val="00C71093"/>
    <w:rsid w:val="00C719F9"/>
    <w:rsid w:val="00C7634E"/>
    <w:rsid w:val="00C76E2B"/>
    <w:rsid w:val="00C85FBA"/>
    <w:rsid w:val="00C92AE4"/>
    <w:rsid w:val="00CA4E40"/>
    <w:rsid w:val="00CB681D"/>
    <w:rsid w:val="00CC4502"/>
    <w:rsid w:val="00CC6574"/>
    <w:rsid w:val="00CD2C67"/>
    <w:rsid w:val="00CD5992"/>
    <w:rsid w:val="00CF7198"/>
    <w:rsid w:val="00CF77F0"/>
    <w:rsid w:val="00CF7CE3"/>
    <w:rsid w:val="00D0122C"/>
    <w:rsid w:val="00D0352D"/>
    <w:rsid w:val="00D0742F"/>
    <w:rsid w:val="00D12B38"/>
    <w:rsid w:val="00D13CF9"/>
    <w:rsid w:val="00D277CC"/>
    <w:rsid w:val="00D278FF"/>
    <w:rsid w:val="00D3181D"/>
    <w:rsid w:val="00D35F7C"/>
    <w:rsid w:val="00D41724"/>
    <w:rsid w:val="00D56264"/>
    <w:rsid w:val="00D62139"/>
    <w:rsid w:val="00D7382D"/>
    <w:rsid w:val="00D846D0"/>
    <w:rsid w:val="00D86CF3"/>
    <w:rsid w:val="00D92C43"/>
    <w:rsid w:val="00DA5214"/>
    <w:rsid w:val="00DA7BA6"/>
    <w:rsid w:val="00DB21EA"/>
    <w:rsid w:val="00DB4E5D"/>
    <w:rsid w:val="00DD0673"/>
    <w:rsid w:val="00DE70C0"/>
    <w:rsid w:val="00E000FA"/>
    <w:rsid w:val="00E02F8F"/>
    <w:rsid w:val="00E075CF"/>
    <w:rsid w:val="00E1207A"/>
    <w:rsid w:val="00E14485"/>
    <w:rsid w:val="00E27DBE"/>
    <w:rsid w:val="00E41798"/>
    <w:rsid w:val="00E574FC"/>
    <w:rsid w:val="00E7102F"/>
    <w:rsid w:val="00E82094"/>
    <w:rsid w:val="00E8413C"/>
    <w:rsid w:val="00E97AC4"/>
    <w:rsid w:val="00EB513E"/>
    <w:rsid w:val="00EC1351"/>
    <w:rsid w:val="00EC21B6"/>
    <w:rsid w:val="00ED00D6"/>
    <w:rsid w:val="00ED15B3"/>
    <w:rsid w:val="00ED3290"/>
    <w:rsid w:val="00ED3E14"/>
    <w:rsid w:val="00ED6E04"/>
    <w:rsid w:val="00EE2E5B"/>
    <w:rsid w:val="00EF10E9"/>
    <w:rsid w:val="00EF1954"/>
    <w:rsid w:val="00EF407C"/>
    <w:rsid w:val="00EF4A13"/>
    <w:rsid w:val="00EF77BB"/>
    <w:rsid w:val="00F05ED7"/>
    <w:rsid w:val="00F22131"/>
    <w:rsid w:val="00F32DCA"/>
    <w:rsid w:val="00F35046"/>
    <w:rsid w:val="00F3652B"/>
    <w:rsid w:val="00F53606"/>
    <w:rsid w:val="00F75082"/>
    <w:rsid w:val="00F77589"/>
    <w:rsid w:val="00F84C86"/>
    <w:rsid w:val="00F863C9"/>
    <w:rsid w:val="00F94A92"/>
    <w:rsid w:val="00F95D20"/>
    <w:rsid w:val="00FB001C"/>
    <w:rsid w:val="00FB570E"/>
    <w:rsid w:val="00FD3DE7"/>
    <w:rsid w:val="00FE66CB"/>
    <w:rsid w:val="00FF1FE5"/>
    <w:rsid w:val="00FF38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CD27461"/>
  <w15:chartTrackingRefBased/>
  <w15:docId w15:val="{B288A9A2-174B-4D1B-B79A-E80DFD0B5A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13D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3D8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3D8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13D8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3D8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13D8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13D8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6404D"/>
    <w:pPr>
      <w:ind w:left="720"/>
      <w:contextualSpacing/>
    </w:pPr>
  </w:style>
  <w:style w:type="paragraph" w:customStyle="1" w:styleId="Default">
    <w:name w:val="Default"/>
    <w:rsid w:val="00B01F15"/>
    <w:pPr>
      <w:autoSpaceDE w:val="0"/>
      <w:autoSpaceDN w:val="0"/>
      <w:adjustRightInd w:val="0"/>
      <w:spacing w:after="0" w:line="240" w:lineRule="auto"/>
    </w:pPr>
    <w:rPr>
      <w:rFonts w:ascii="Times New Roman" w:eastAsia="Arial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D2C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2C67"/>
  </w:style>
  <w:style w:type="paragraph" w:styleId="Footer">
    <w:name w:val="footer"/>
    <w:basedOn w:val="Normal"/>
    <w:link w:val="FooterChar"/>
    <w:uiPriority w:val="99"/>
    <w:unhideWhenUsed/>
    <w:rsid w:val="00CD2C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2C6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https://www.mathworks.com/matlabcentral/fileexchange/63276-permutation-test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CCC492F-CEBA-4244-9E24-06A49594D972}">
  <we:reference id="wa200001361" version="2.2.1.0" store="en-US" storeType="OMEX"/>
  <we:alternateReferences>
    <we:reference id="WA200001361" version="2.2.1.0" store="" storeType="OMEX"/>
  </we:alternateReferences>
  <we:properties>
    <we:property name="paperpal-document-id" value="&quot;3bc1bb9f-ee90-4890-b673-78a9bc629b61&quot;"/>
  </we:properties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443</Words>
  <Characters>13929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Hanli</dc:creator>
  <cp:keywords/>
  <dc:description/>
  <cp:lastModifiedBy>Liu, Hanli</cp:lastModifiedBy>
  <cp:revision>2</cp:revision>
  <dcterms:created xsi:type="dcterms:W3CDTF">2023-07-10T12:56:00Z</dcterms:created>
  <dcterms:modified xsi:type="dcterms:W3CDTF">2023-07-10T12:56:00Z</dcterms:modified>
</cp:coreProperties>
</file>